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3598C1" w14:textId="34A9EA76" w:rsidR="008C3DA2" w:rsidRPr="001D2CAE" w:rsidRDefault="0045362B">
      <w:pPr>
        <w:rPr>
          <w:b/>
          <w:bCs/>
        </w:rPr>
      </w:pPr>
      <w:r w:rsidRPr="001D2CAE">
        <w:rPr>
          <w:b/>
          <w:bCs/>
        </w:rPr>
        <w:t xml:space="preserve">An </w:t>
      </w:r>
      <w:r w:rsidR="00A608D1" w:rsidRPr="001D2CAE">
        <w:rPr>
          <w:b/>
          <w:bCs/>
        </w:rPr>
        <w:t>a</w:t>
      </w:r>
      <w:r w:rsidR="008C3DA2" w:rsidRPr="001D2CAE">
        <w:rPr>
          <w:b/>
          <w:bCs/>
        </w:rPr>
        <w:t>sthma-related anxiety</w:t>
      </w:r>
      <w:r w:rsidR="002979C9" w:rsidRPr="001D2CAE">
        <w:rPr>
          <w:b/>
          <w:bCs/>
        </w:rPr>
        <w:t xml:space="preserve"> </w:t>
      </w:r>
      <w:r w:rsidRPr="001D2CAE">
        <w:rPr>
          <w:b/>
          <w:bCs/>
        </w:rPr>
        <w:t xml:space="preserve">intervention appropriate for </w:t>
      </w:r>
      <w:r w:rsidR="00F3254E" w:rsidRPr="001D2CAE">
        <w:rPr>
          <w:b/>
          <w:bCs/>
        </w:rPr>
        <w:t xml:space="preserve">the </w:t>
      </w:r>
      <w:r w:rsidRPr="001D2CAE">
        <w:rPr>
          <w:b/>
          <w:bCs/>
        </w:rPr>
        <w:t>shift to digitalised care</w:t>
      </w:r>
    </w:p>
    <w:p w14:paraId="26883C39" w14:textId="79BC41F6" w:rsidR="00940365" w:rsidRPr="001D2CAE" w:rsidRDefault="008C3DA2">
      <w:r w:rsidRPr="001D2CAE">
        <w:t>Adam Lewis</w:t>
      </w:r>
      <w:r w:rsidR="002979C9" w:rsidRPr="001D2CAE">
        <w:rPr>
          <w:vertAlign w:val="superscript"/>
        </w:rPr>
        <w:t>1</w:t>
      </w:r>
      <w:r w:rsidRPr="001D2CAE">
        <w:t>, Judit Varkonyi-Sepp</w:t>
      </w:r>
      <w:r w:rsidR="002979C9" w:rsidRPr="001D2CAE">
        <w:rPr>
          <w:vertAlign w:val="superscript"/>
        </w:rPr>
        <w:t>2</w:t>
      </w:r>
      <w:r w:rsidRPr="001D2CAE">
        <w:t>, Nathan Healey</w:t>
      </w:r>
      <w:r w:rsidR="002979C9" w:rsidRPr="001D2CAE">
        <w:rPr>
          <w:vertAlign w:val="superscript"/>
        </w:rPr>
        <w:t>3</w:t>
      </w:r>
      <w:r w:rsidRPr="001D2CAE">
        <w:t>, Ben Ainsworth</w:t>
      </w:r>
      <w:r w:rsidR="005045E8" w:rsidRPr="001D2CAE">
        <w:rPr>
          <w:vertAlign w:val="superscript"/>
        </w:rPr>
        <w:t>3</w:t>
      </w:r>
      <w:r w:rsidR="00940365" w:rsidRPr="001D2CAE">
        <w:t>.</w:t>
      </w:r>
    </w:p>
    <w:p w14:paraId="6990B854" w14:textId="77777777" w:rsidR="002979C9" w:rsidRPr="001D2CAE" w:rsidRDefault="002979C9"/>
    <w:p w14:paraId="712BACAF" w14:textId="7FB0EE2C" w:rsidR="00E3284B" w:rsidRPr="001D2CAE" w:rsidRDefault="00E3284B" w:rsidP="00E3284B">
      <w:pPr>
        <w:pStyle w:val="ListParagraph"/>
        <w:numPr>
          <w:ilvl w:val="0"/>
          <w:numId w:val="1"/>
        </w:numPr>
      </w:pPr>
      <w:r w:rsidRPr="001D2CAE">
        <w:t>School of Health Sciences, Building 67, University of Southampton, University Road, Highfield, Southampton, Hampshire, UK.</w:t>
      </w:r>
    </w:p>
    <w:p w14:paraId="3B8EAFC9" w14:textId="39623B5A" w:rsidR="00E3284B" w:rsidRPr="001D2CAE" w:rsidRDefault="00E3284B" w:rsidP="00E3284B">
      <w:pPr>
        <w:pStyle w:val="ListParagraph"/>
        <w:numPr>
          <w:ilvl w:val="0"/>
          <w:numId w:val="1"/>
        </w:numPr>
      </w:pPr>
      <w:r w:rsidRPr="001D2CAE">
        <w:t>Department of Adult Psychology, Hampshire and Isle of Wight Healthcare NHS Foundation Trust/University Hospital Southampton NHS Foundation Trust.</w:t>
      </w:r>
      <w:r w:rsidR="00ED514F" w:rsidRPr="001D2CAE">
        <w:t xml:space="preserve"> Southampton, Hampshire, UK.</w:t>
      </w:r>
    </w:p>
    <w:p w14:paraId="0F5CA028" w14:textId="4AD9E209" w:rsidR="00ED514F" w:rsidRPr="001D2CAE" w:rsidRDefault="00ED514F" w:rsidP="00E3284B">
      <w:pPr>
        <w:pStyle w:val="ListParagraph"/>
        <w:numPr>
          <w:ilvl w:val="0"/>
          <w:numId w:val="1"/>
        </w:numPr>
      </w:pPr>
      <w:r w:rsidRPr="001D2CAE">
        <w:t>University of Southampton, School of Psychology, University of Southampton,</w:t>
      </w:r>
      <w:r w:rsidRPr="001D2CAE">
        <w:br/>
        <w:t>Southampton, UK</w:t>
      </w:r>
    </w:p>
    <w:p w14:paraId="49D79B6C" w14:textId="77777777" w:rsidR="00ED514F" w:rsidRPr="001D2CAE" w:rsidRDefault="00ED514F" w:rsidP="00ED514F"/>
    <w:p w14:paraId="7B6C613C" w14:textId="24F92235" w:rsidR="00ED514F" w:rsidRPr="001D2CAE" w:rsidRDefault="00ED514F" w:rsidP="00ED514F">
      <w:r w:rsidRPr="001D2CAE">
        <w:rPr>
          <w:b/>
          <w:bCs/>
        </w:rPr>
        <w:t xml:space="preserve">Conflicts of Interest: </w:t>
      </w:r>
      <w:r w:rsidRPr="001D2CAE">
        <w:t>All authors declare no conflicts of interest</w:t>
      </w:r>
    </w:p>
    <w:p w14:paraId="58E958BF" w14:textId="3B1B6E96" w:rsidR="00ED514F" w:rsidRPr="001D2CAE" w:rsidRDefault="00ED514F" w:rsidP="00ED514F">
      <w:r w:rsidRPr="001D2CAE">
        <w:rPr>
          <w:b/>
          <w:bCs/>
        </w:rPr>
        <w:t xml:space="preserve">Funding: </w:t>
      </w:r>
      <w:r w:rsidRPr="001D2CAE">
        <w:t>No funding is associated with this work</w:t>
      </w:r>
    </w:p>
    <w:p w14:paraId="3F701A33" w14:textId="7D0579E3" w:rsidR="002979C9" w:rsidRPr="001D2CAE" w:rsidRDefault="002979C9">
      <w:r w:rsidRPr="001D2CAE">
        <w:t xml:space="preserve">Corresponding Author: Dr Adam Lewis, School of Health Sciences, </w:t>
      </w:r>
      <w:r w:rsidR="00E3284B" w:rsidRPr="001D2CAE">
        <w:t>Building 67, University of Southampton, University Road, Highfield, Southampton, Hampshire, UK. SO17 1BJ</w:t>
      </w:r>
    </w:p>
    <w:p w14:paraId="0624E97F" w14:textId="50AA1B3C" w:rsidR="00722085" w:rsidRPr="001D2CAE" w:rsidRDefault="00722085">
      <w:r w:rsidRPr="001D2CAE">
        <w:t xml:space="preserve">Email: </w:t>
      </w:r>
      <w:hyperlink r:id="rId8" w:history="1">
        <w:r w:rsidRPr="006435CF">
          <w:rPr>
            <w:rStyle w:val="Hyperlink"/>
            <w:color w:val="auto"/>
          </w:rPr>
          <w:t>a.p.lewis@soton.ac.uk</w:t>
        </w:r>
      </w:hyperlink>
    </w:p>
    <w:p w14:paraId="62EFEF21" w14:textId="2B22B142" w:rsidR="00722085" w:rsidRPr="001D2CAE" w:rsidRDefault="00722085">
      <w:proofErr w:type="spellStart"/>
      <w:r w:rsidRPr="001D2CAE">
        <w:t>ORCHiD</w:t>
      </w:r>
      <w:proofErr w:type="spellEnd"/>
      <w:r w:rsidRPr="001D2CAE">
        <w:t xml:space="preserve">: </w:t>
      </w:r>
      <w:r w:rsidR="005045E8" w:rsidRPr="001D2CAE">
        <w:t>0000-0002-0576-8823</w:t>
      </w:r>
    </w:p>
    <w:p w14:paraId="2C1EC7D7" w14:textId="77777777" w:rsidR="00940365" w:rsidRPr="001D2CAE" w:rsidRDefault="00940365"/>
    <w:p w14:paraId="70F5673D" w14:textId="77777777" w:rsidR="00ED514F" w:rsidRPr="001D2CAE" w:rsidRDefault="00ED514F"/>
    <w:p w14:paraId="6DECA5EF" w14:textId="77777777" w:rsidR="00ED514F" w:rsidRPr="001D2CAE" w:rsidRDefault="00ED514F"/>
    <w:p w14:paraId="55DC6CD9" w14:textId="77777777" w:rsidR="00ED514F" w:rsidRPr="001D2CAE" w:rsidRDefault="00ED514F"/>
    <w:p w14:paraId="7475FB35" w14:textId="77777777" w:rsidR="00ED514F" w:rsidRPr="001D2CAE" w:rsidRDefault="00ED514F"/>
    <w:p w14:paraId="5D685A90" w14:textId="77777777" w:rsidR="00ED514F" w:rsidRPr="001D2CAE" w:rsidRDefault="00ED514F"/>
    <w:p w14:paraId="1C153526" w14:textId="77777777" w:rsidR="00ED514F" w:rsidRPr="001D2CAE" w:rsidRDefault="00ED514F"/>
    <w:p w14:paraId="702674CD" w14:textId="77777777" w:rsidR="00ED514F" w:rsidRPr="001D2CAE" w:rsidRDefault="00ED514F"/>
    <w:p w14:paraId="74DD2E36" w14:textId="77777777" w:rsidR="00ED514F" w:rsidRPr="001D2CAE" w:rsidRDefault="00ED514F"/>
    <w:p w14:paraId="72E45757" w14:textId="77777777" w:rsidR="00ED514F" w:rsidRPr="001D2CAE" w:rsidRDefault="00ED514F"/>
    <w:p w14:paraId="010AA717" w14:textId="77777777" w:rsidR="00ED514F" w:rsidRPr="001D2CAE" w:rsidRDefault="00ED514F"/>
    <w:p w14:paraId="1B3F036E" w14:textId="77777777" w:rsidR="00ED514F" w:rsidRPr="001D2CAE" w:rsidRDefault="00ED514F"/>
    <w:p w14:paraId="35C3FA6A" w14:textId="75947859" w:rsidR="00ED514F" w:rsidRPr="001D2CAE" w:rsidRDefault="00ED514F" w:rsidP="00ED514F">
      <w:pPr>
        <w:rPr>
          <w:b/>
          <w:bCs/>
        </w:rPr>
      </w:pPr>
      <w:r w:rsidRPr="001D2CAE">
        <w:rPr>
          <w:b/>
          <w:bCs/>
        </w:rPr>
        <w:lastRenderedPageBreak/>
        <w:t xml:space="preserve">An </w:t>
      </w:r>
      <w:r w:rsidR="00AB0215" w:rsidRPr="001D2CAE">
        <w:rPr>
          <w:b/>
          <w:bCs/>
        </w:rPr>
        <w:t>a</w:t>
      </w:r>
      <w:r w:rsidRPr="001D2CAE">
        <w:rPr>
          <w:b/>
          <w:bCs/>
        </w:rPr>
        <w:t>sthma-related anxiety intervention appropriate for the shift to digitalised care</w:t>
      </w:r>
    </w:p>
    <w:p w14:paraId="6FA5C0D4" w14:textId="77777777" w:rsidR="00ED514F" w:rsidRPr="001D2CAE" w:rsidRDefault="00ED514F"/>
    <w:p w14:paraId="07FC6CEC" w14:textId="4D1DDD0A" w:rsidR="0096366D" w:rsidRPr="00111F16" w:rsidRDefault="00940365">
      <w:pPr>
        <w:rPr>
          <w:color w:val="000000" w:themeColor="text1"/>
        </w:rPr>
      </w:pPr>
      <w:r w:rsidRPr="00111F16">
        <w:rPr>
          <w:color w:val="000000" w:themeColor="text1"/>
        </w:rPr>
        <w:t xml:space="preserve">Asthma </w:t>
      </w:r>
      <w:r w:rsidR="008C3DA2" w:rsidRPr="00111F16">
        <w:rPr>
          <w:color w:val="000000" w:themeColor="text1"/>
        </w:rPr>
        <w:t>can cause i</w:t>
      </w:r>
      <w:r w:rsidR="0096366D" w:rsidRPr="00111F16">
        <w:rPr>
          <w:color w:val="000000" w:themeColor="text1"/>
        </w:rPr>
        <w:t xml:space="preserve">mmediate </w:t>
      </w:r>
      <w:r w:rsidRPr="00111F16">
        <w:rPr>
          <w:color w:val="000000" w:themeColor="text1"/>
        </w:rPr>
        <w:t>disabling symptoms such as wheezing and breathlessness</w:t>
      </w:r>
      <w:r w:rsidR="008C3DA2" w:rsidRPr="00111F16">
        <w:rPr>
          <w:color w:val="000000" w:themeColor="text1"/>
        </w:rPr>
        <w:t>. These symptoms combined with</w:t>
      </w:r>
      <w:r w:rsidR="0096366D" w:rsidRPr="00111F16">
        <w:rPr>
          <w:color w:val="000000" w:themeColor="text1"/>
        </w:rPr>
        <w:t xml:space="preserve"> </w:t>
      </w:r>
      <w:r w:rsidR="008C3DA2" w:rsidRPr="00111F16">
        <w:rPr>
          <w:color w:val="000000" w:themeColor="text1"/>
        </w:rPr>
        <w:t>the</w:t>
      </w:r>
      <w:r w:rsidR="0096366D" w:rsidRPr="00111F16">
        <w:rPr>
          <w:color w:val="000000" w:themeColor="text1"/>
        </w:rPr>
        <w:t xml:space="preserve"> implications of living with a potentially fatal condition even when symptoms are well-controlled,</w:t>
      </w:r>
      <w:r w:rsidRPr="00111F16">
        <w:rPr>
          <w:color w:val="000000" w:themeColor="text1"/>
        </w:rPr>
        <w:t xml:space="preserve"> can</w:t>
      </w:r>
      <w:r w:rsidR="008C3DA2" w:rsidRPr="00111F16">
        <w:rPr>
          <w:color w:val="000000" w:themeColor="text1"/>
        </w:rPr>
        <w:t xml:space="preserve"> also</w:t>
      </w:r>
      <w:r w:rsidRPr="00111F16">
        <w:rPr>
          <w:color w:val="000000" w:themeColor="text1"/>
        </w:rPr>
        <w:t xml:space="preserve"> cause anxiety</w:t>
      </w:r>
      <w:r w:rsidR="0096366D" w:rsidRPr="00111F16">
        <w:rPr>
          <w:color w:val="000000" w:themeColor="text1"/>
        </w:rPr>
        <w:t xml:space="preserve"> for many patients – with recent meta-analytic estimates from over 50,000 patients reporting</w:t>
      </w:r>
      <w:r w:rsidR="007F1EE8" w:rsidRPr="00111F16">
        <w:rPr>
          <w:color w:val="000000" w:themeColor="text1"/>
        </w:rPr>
        <w:t xml:space="preserve"> </w:t>
      </w:r>
      <w:r w:rsidR="004D493F" w:rsidRPr="00111F16">
        <w:rPr>
          <w:color w:val="000000" w:themeColor="text1"/>
        </w:rPr>
        <w:t xml:space="preserve">a pooled prevalence </w:t>
      </w:r>
      <w:r w:rsidR="001F2B74" w:rsidRPr="00111F16">
        <w:rPr>
          <w:color w:val="000000" w:themeColor="text1"/>
        </w:rPr>
        <w:t xml:space="preserve">of </w:t>
      </w:r>
      <w:r w:rsidR="00A62B87" w:rsidRPr="00111F16">
        <w:rPr>
          <w:color w:val="000000" w:themeColor="text1"/>
        </w:rPr>
        <w:t>a</w:t>
      </w:r>
      <w:r w:rsidR="001F2B74" w:rsidRPr="00111F16">
        <w:rPr>
          <w:color w:val="000000" w:themeColor="text1"/>
        </w:rPr>
        <w:t xml:space="preserve">nxiety symptoms </w:t>
      </w:r>
      <w:r w:rsidR="00D01F53" w:rsidRPr="00111F16">
        <w:rPr>
          <w:color w:val="000000" w:themeColor="text1"/>
        </w:rPr>
        <w:t>in</w:t>
      </w:r>
      <w:r w:rsidR="001F2B74" w:rsidRPr="00111F16">
        <w:rPr>
          <w:color w:val="000000" w:themeColor="text1"/>
        </w:rPr>
        <w:t xml:space="preserve"> </w:t>
      </w:r>
      <w:r w:rsidR="0096366D" w:rsidRPr="00111F16">
        <w:rPr>
          <w:color w:val="000000" w:themeColor="text1"/>
        </w:rPr>
        <w:t>32%</w:t>
      </w:r>
      <w:r w:rsidR="008C3DA2" w:rsidRPr="00111F16">
        <w:rPr>
          <w:color w:val="000000" w:themeColor="text1"/>
        </w:rPr>
        <w:t xml:space="preserve"> of people with </w:t>
      </w:r>
      <w:r w:rsidR="002611DE" w:rsidRPr="00111F16">
        <w:rPr>
          <w:color w:val="000000" w:themeColor="text1"/>
        </w:rPr>
        <w:t>a</w:t>
      </w:r>
      <w:r w:rsidR="008C3DA2" w:rsidRPr="00111F16">
        <w:rPr>
          <w:color w:val="000000" w:themeColor="text1"/>
        </w:rPr>
        <w:t>sthma</w:t>
      </w:r>
      <w:r w:rsidR="00823073" w:rsidRPr="00111F16">
        <w:rPr>
          <w:color w:val="000000" w:themeColor="text1"/>
        </w:rPr>
        <w:t xml:space="preserve"> </w:t>
      </w:r>
      <w:r w:rsidR="009469EF" w:rsidRPr="00111F16">
        <w:rPr>
          <w:color w:val="000000" w:themeColor="text1"/>
        </w:rPr>
        <w:fldChar w:fldCharType="begin"/>
      </w:r>
      <w:r w:rsidR="00823073" w:rsidRPr="00111F16">
        <w:rPr>
          <w:color w:val="000000" w:themeColor="text1"/>
        </w:rPr>
        <w:instrText xml:space="preserve"> ADDIN EN.CITE &lt;EndNote&gt;&lt;Cite&gt;&lt;Author&gt;Yuan&lt;/Author&gt;&lt;Year&gt;2025&lt;/Year&gt;&lt;RecNum&gt;248&lt;/RecNum&gt;&lt;DisplayText&gt;[1]&lt;/DisplayText&gt;&lt;record&gt;&lt;rec-number&gt;248&lt;/rec-number&gt;&lt;foreign-keys&gt;&lt;key app="EN" db-id="v2paxrztfaepvcetzr1xf9dk55xax5xd9zvv" timestamp="1769783061"&gt;248&lt;/key&gt;&lt;/foreign-keys&gt;&lt;ref-type name="Journal Article"&gt;17&lt;/ref-type&gt;&lt;contributors&gt;&lt;authors&gt;&lt;author&gt;Yuan, Linna&lt;/author&gt;&lt;author&gt;Tao, Junxian&lt;/author&gt;&lt;author&gt;Wang, Jiacheng&lt;/author&gt;&lt;author&gt;She, Wei&lt;/author&gt;&lt;author&gt;Zou, Yuping&lt;/author&gt;&lt;author&gt;Li, Ruilin&lt;/author&gt;&lt;author&gt;Ma, Yingnan&lt;/author&gt;&lt;author&gt;Sun, Chen&lt;/author&gt;&lt;author&gt;Bi, Shuo&lt;/author&gt;&lt;author&gt;Wei, Siyu&lt;/author&gt;&lt;author&gt;Chen, Haiyan&lt;/author&gt;&lt;author&gt;Guo, Xuying&lt;/author&gt;&lt;author&gt;Tian, Hongsheng&lt;/author&gt;&lt;author&gt;Xu, Jing&lt;/author&gt;&lt;author&gt;Dong, Yu&lt;/author&gt;&lt;author&gt;Ma, Ye&lt;/author&gt;&lt;author&gt;Sun, Hongmei&lt;/author&gt;&lt;author&gt;Lv, Wenhua&lt;/author&gt;&lt;author&gt;Shang, Zhenwei&lt;/author&gt;&lt;author&gt;Jiang, Yongshuai&lt;/author&gt;&lt;author&gt;Lv, Hongchao&lt;/author&gt;&lt;author&gt;Zhang, Mingming&lt;/author&gt;&lt;/authors&gt;&lt;/contributors&gt;&lt;titles&gt;&lt;title&gt;Global, regional, national burden of asthma from 1990 to 2021, with projections of incidence to 2050: a systematic analysis of the global burden of disease study 2021&lt;/title&gt;&lt;secondary-title&gt;eClinicalMedicine&lt;/secondary-title&gt;&lt;/titles&gt;&lt;periodical&gt;&lt;full-title&gt;eClinicalMedicine&lt;/full-title&gt;&lt;/periodical&gt;&lt;volume&gt;80&lt;/volume&gt;&lt;dates&gt;&lt;year&gt;2025&lt;/year&gt;&lt;/dates&gt;&lt;publisher&gt;Elsevier&lt;/publisher&gt;&lt;isbn&gt;2589-5370&lt;/isbn&gt;&lt;urls&gt;&lt;related-urls&gt;&lt;url&gt;https://doi.org/10.1016/j.eclinm.2024.103051&lt;/url&gt;&lt;/related-urls&gt;&lt;/urls&gt;&lt;electronic-resource-num&gt;10.1016/j.eclinm.2024.103051&lt;/electronic-resource-num&gt;&lt;access-date&gt;2026/01/30&lt;/access-date&gt;&lt;/record&gt;&lt;/Cite&gt;&lt;/EndNote&gt;</w:instrText>
      </w:r>
      <w:r w:rsidR="009469EF" w:rsidRPr="00111F16">
        <w:rPr>
          <w:color w:val="000000" w:themeColor="text1"/>
        </w:rPr>
        <w:fldChar w:fldCharType="separate"/>
      </w:r>
      <w:r w:rsidR="00823073" w:rsidRPr="00111F16">
        <w:rPr>
          <w:noProof/>
          <w:color w:val="000000" w:themeColor="text1"/>
        </w:rPr>
        <w:t>[1]</w:t>
      </w:r>
      <w:r w:rsidR="009469EF" w:rsidRPr="00111F16">
        <w:rPr>
          <w:color w:val="000000" w:themeColor="text1"/>
        </w:rPr>
        <w:fldChar w:fldCharType="end"/>
      </w:r>
      <w:r w:rsidR="000750D3" w:rsidRPr="00111F16">
        <w:rPr>
          <w:color w:val="000000" w:themeColor="text1"/>
        </w:rPr>
        <w:t xml:space="preserve">. </w:t>
      </w:r>
    </w:p>
    <w:p w14:paraId="00B886C3" w14:textId="0F494690" w:rsidR="00940365" w:rsidRPr="00111F16" w:rsidRDefault="0096366D" w:rsidP="0096366D">
      <w:pPr>
        <w:rPr>
          <w:color w:val="000000" w:themeColor="text1"/>
        </w:rPr>
      </w:pPr>
      <w:r w:rsidRPr="00111F16">
        <w:rPr>
          <w:color w:val="000000" w:themeColor="text1"/>
        </w:rPr>
        <w:t>As well as the impact of asthma on anxiety, a</w:t>
      </w:r>
      <w:r w:rsidR="000750D3" w:rsidRPr="00111F16">
        <w:rPr>
          <w:color w:val="000000" w:themeColor="text1"/>
        </w:rPr>
        <w:t>nxiety symptoms</w:t>
      </w:r>
      <w:r w:rsidR="00940365" w:rsidRPr="00111F16">
        <w:rPr>
          <w:color w:val="000000" w:themeColor="text1"/>
        </w:rPr>
        <w:t xml:space="preserve"> can </w:t>
      </w:r>
      <w:r w:rsidRPr="00111F16">
        <w:rPr>
          <w:color w:val="000000" w:themeColor="text1"/>
        </w:rPr>
        <w:t xml:space="preserve">further </w:t>
      </w:r>
      <w:r w:rsidR="00940365" w:rsidRPr="00111F16">
        <w:rPr>
          <w:color w:val="000000" w:themeColor="text1"/>
        </w:rPr>
        <w:t xml:space="preserve">worsen </w:t>
      </w:r>
      <w:r w:rsidRPr="00111F16">
        <w:rPr>
          <w:color w:val="000000" w:themeColor="text1"/>
        </w:rPr>
        <w:t xml:space="preserve"> pulmonary </w:t>
      </w:r>
      <w:r w:rsidR="00940365" w:rsidRPr="00111F16">
        <w:rPr>
          <w:color w:val="000000" w:themeColor="text1"/>
        </w:rPr>
        <w:t>symptoms</w:t>
      </w:r>
      <w:r w:rsidR="006D3335" w:rsidRPr="00111F16">
        <w:rPr>
          <w:color w:val="000000" w:themeColor="text1"/>
        </w:rPr>
        <w:t xml:space="preserve"> </w:t>
      </w:r>
      <w:r w:rsidRPr="00111F16">
        <w:rPr>
          <w:color w:val="000000" w:themeColor="text1"/>
        </w:rPr>
        <w:t>experienced by patients</w:t>
      </w:r>
      <w:r w:rsidR="00A5615E" w:rsidRPr="00111F16">
        <w:rPr>
          <w:color w:val="000000" w:themeColor="text1"/>
        </w:rPr>
        <w:t xml:space="preserve"> </w:t>
      </w:r>
      <w:r w:rsidR="00A5615E" w:rsidRPr="00111F16">
        <w:rPr>
          <w:color w:val="000000" w:themeColor="text1"/>
        </w:rPr>
        <w:fldChar w:fldCharType="begin"/>
      </w:r>
      <w:r w:rsidR="00823073" w:rsidRPr="00111F16">
        <w:rPr>
          <w:color w:val="000000" w:themeColor="text1"/>
        </w:rPr>
        <w:instrText xml:space="preserve"> ADDIN EN.CITE &lt;EndNote&gt;&lt;Cite&gt;&lt;Author&gt;Ye&lt;/Author&gt;&lt;Year&gt;2021&lt;/Year&gt;&lt;RecNum&gt;219&lt;/RecNum&gt;&lt;DisplayText&gt;[2]&lt;/DisplayText&gt;&lt;record&gt;&lt;rec-number&gt;219&lt;/rec-number&gt;&lt;foreign-keys&gt;&lt;key app="EN" db-id="v2paxrztfaepvcetzr1xf9dk55xax5xd9zvv" timestamp="1769165726"&gt;219&lt;/key&gt;&lt;/foreign-keys&gt;&lt;ref-type name="Journal Article"&gt;17&lt;/ref-type&gt;&lt;contributors&gt;&lt;authors&gt;&lt;author&gt;Ye, G.&lt;/author&gt;&lt;author&gt;Baldwin, D. S.&lt;/author&gt;&lt;author&gt;Hou, R.&lt;/author&gt;&lt;/authors&gt;&lt;/contributors&gt;&lt;auth-address&gt;Suzhou Guangji Hospital, Suzhou, Jiangsu, China.&amp;#xD;Clinical and Experimental Sciences, Faculty of Medicine, University of Southampton, UK.&amp;#xD;University Department of Psychiatry and Mental Health, University of Cape Town, Cape Town, South Africa.&lt;/auth-address&gt;&lt;titles&gt;&lt;title&gt;Anxiety in asthma: a systematic review and meta-analysis&lt;/title&gt;&lt;secondary-title&gt;Psychol Med&lt;/secondary-title&gt;&lt;/titles&gt;&lt;periodical&gt;&lt;full-title&gt;Psychol Med&lt;/full-title&gt;&lt;/periodical&gt;&lt;pages&gt;11-20&lt;/pages&gt;&lt;volume&gt;51&lt;/volume&gt;&lt;number&gt;1&lt;/number&gt;&lt;edition&gt;20210112&lt;/edition&gt;&lt;keywords&gt;&lt;keyword&gt;Anxiety/*epidemiology/*psychology&lt;/keyword&gt;&lt;keyword&gt;Asthma/*epidemiology/*psychology&lt;/keyword&gt;&lt;keyword&gt;Case-Control Studies&lt;/keyword&gt;&lt;keyword&gt;Humans&lt;/keyword&gt;&lt;keyword&gt;Anxiety&lt;/keyword&gt;&lt;keyword&gt;asthma&lt;/keyword&gt;&lt;keyword&gt;meta-analysis&lt;/keyword&gt;&lt;keyword&gt;prevalence&lt;/keyword&gt;&lt;keyword&gt;review&lt;/keyword&gt;&lt;/keywords&gt;&lt;dates&gt;&lt;year&gt;2021&lt;/year&gt;&lt;pub-dates&gt;&lt;date&gt;Jan&lt;/date&gt;&lt;/pub-dates&gt;&lt;/dates&gt;&lt;isbn&gt;0033-2917&lt;/isbn&gt;&lt;accession-num&gt;33431086&lt;/accession-num&gt;&lt;urls&gt;&lt;/urls&gt;&lt;electronic-resource-num&gt;10.1017/s0033291720005097&lt;/electronic-resource-num&gt;&lt;remote-database-provider&gt;NLM&lt;/remote-database-provider&gt;&lt;language&gt;eng&lt;/language&gt;&lt;/record&gt;&lt;/Cite&gt;&lt;/EndNote&gt;</w:instrText>
      </w:r>
      <w:r w:rsidR="00A5615E" w:rsidRPr="00111F16">
        <w:rPr>
          <w:color w:val="000000" w:themeColor="text1"/>
        </w:rPr>
        <w:fldChar w:fldCharType="separate"/>
      </w:r>
      <w:r w:rsidR="00823073" w:rsidRPr="00111F16">
        <w:rPr>
          <w:noProof/>
          <w:color w:val="000000" w:themeColor="text1"/>
        </w:rPr>
        <w:t>[2]</w:t>
      </w:r>
      <w:r w:rsidR="00A5615E" w:rsidRPr="00111F16">
        <w:rPr>
          <w:color w:val="000000" w:themeColor="text1"/>
        </w:rPr>
        <w:fldChar w:fldCharType="end"/>
      </w:r>
      <w:r w:rsidR="00940365" w:rsidRPr="00111F16">
        <w:rPr>
          <w:color w:val="000000" w:themeColor="text1"/>
        </w:rPr>
        <w:t xml:space="preserve">. </w:t>
      </w:r>
      <w:r w:rsidRPr="00111F16">
        <w:rPr>
          <w:color w:val="000000" w:themeColor="text1"/>
        </w:rPr>
        <w:t>Recent clinical guidelines have recognised scientific consensus of the role that psychological and behavioural factors play in worsening asthma outcomes</w:t>
      </w:r>
      <w:r w:rsidR="00A5615E" w:rsidRPr="00111F16">
        <w:rPr>
          <w:color w:val="000000" w:themeColor="text1"/>
        </w:rPr>
        <w:t xml:space="preserve"> </w:t>
      </w:r>
      <w:r w:rsidR="00A5615E" w:rsidRPr="00111F16">
        <w:rPr>
          <w:color w:val="000000" w:themeColor="text1"/>
        </w:rPr>
        <w:fldChar w:fldCharType="begin">
          <w:fldData xml:space="preserve">PEVuZE5vdGU+PENpdGU+PEF1dGhvcj5SaXR6PC9BdXRob3I+PFllYXI+MjAyNTwvWWVhcj48UmVj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</w:fldData>
        </w:fldChar>
      </w:r>
      <w:r w:rsidR="00823073" w:rsidRPr="00111F16">
        <w:rPr>
          <w:color w:val="000000" w:themeColor="text1"/>
        </w:rPr>
        <w:instrText xml:space="preserve"> ADDIN EN.CITE </w:instrText>
      </w:r>
      <w:r w:rsidR="00823073" w:rsidRPr="00111F16">
        <w:rPr>
          <w:color w:val="000000" w:themeColor="text1"/>
        </w:rPr>
        <w:fldChar w:fldCharType="begin">
          <w:fldData xml:space="preserve">PEVuZE5vdGU+PENpdGU+PEF1dGhvcj5SaXR6PC9BdXRob3I+PFllYXI+MjAyNTwvWWVhcj48UmVj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</w:fldData>
        </w:fldChar>
      </w:r>
      <w:r w:rsidR="00823073" w:rsidRPr="00111F16">
        <w:rPr>
          <w:color w:val="000000" w:themeColor="text1"/>
        </w:rPr>
        <w:instrText xml:space="preserve"> ADDIN EN.CITE.DATA </w:instrText>
      </w:r>
      <w:r w:rsidR="00823073" w:rsidRPr="00111F16">
        <w:rPr>
          <w:color w:val="000000" w:themeColor="text1"/>
        </w:rPr>
      </w:r>
      <w:r w:rsidR="00823073" w:rsidRPr="00111F16">
        <w:rPr>
          <w:color w:val="000000" w:themeColor="text1"/>
        </w:rPr>
        <w:fldChar w:fldCharType="end"/>
      </w:r>
      <w:r w:rsidR="00A5615E" w:rsidRPr="00111F16">
        <w:rPr>
          <w:color w:val="000000" w:themeColor="text1"/>
        </w:rPr>
      </w:r>
      <w:r w:rsidR="00A5615E" w:rsidRPr="00111F16">
        <w:rPr>
          <w:color w:val="000000" w:themeColor="text1"/>
        </w:rPr>
        <w:fldChar w:fldCharType="separate"/>
      </w:r>
      <w:r w:rsidR="00823073" w:rsidRPr="00111F16">
        <w:rPr>
          <w:noProof/>
          <w:color w:val="000000" w:themeColor="text1"/>
        </w:rPr>
        <w:t>[3]</w:t>
      </w:r>
      <w:r w:rsidR="00A5615E" w:rsidRPr="00111F16">
        <w:rPr>
          <w:color w:val="000000" w:themeColor="text1"/>
        </w:rPr>
        <w:fldChar w:fldCharType="end"/>
      </w:r>
      <w:r w:rsidRPr="00111F16">
        <w:rPr>
          <w:color w:val="000000" w:themeColor="text1"/>
        </w:rPr>
        <w:t>. Cognitive (e.g. perception of breathlessness, interoception), affective (e.g. chronic and acute stress) and behavioural factors (e.g. poor medication adherence, avoidance behaviours) can all contribute to wo</w:t>
      </w:r>
      <w:r w:rsidR="00D830BE" w:rsidRPr="00111F16">
        <w:rPr>
          <w:color w:val="000000" w:themeColor="text1"/>
        </w:rPr>
        <w:t>r</w:t>
      </w:r>
      <w:r w:rsidRPr="00111F16">
        <w:rPr>
          <w:color w:val="000000" w:themeColor="text1"/>
        </w:rPr>
        <w:t>se asthma outcomes – including anxiety-related catastrophic interpretation of symptom experiences</w:t>
      </w:r>
      <w:r w:rsidR="006969B9" w:rsidRPr="00111F16">
        <w:rPr>
          <w:color w:val="000000" w:themeColor="text1"/>
        </w:rPr>
        <w:t>,</w:t>
      </w:r>
      <w:r w:rsidRPr="00111F16">
        <w:rPr>
          <w:color w:val="000000" w:themeColor="text1"/>
        </w:rPr>
        <w:t xml:space="preserve"> that </w:t>
      </w:r>
      <w:r w:rsidR="00D830BE" w:rsidRPr="00111F16">
        <w:rPr>
          <w:color w:val="000000" w:themeColor="text1"/>
        </w:rPr>
        <w:t xml:space="preserve">can </w:t>
      </w:r>
      <w:r w:rsidRPr="00111F16">
        <w:rPr>
          <w:color w:val="000000" w:themeColor="text1"/>
        </w:rPr>
        <w:t xml:space="preserve">lead to a </w:t>
      </w:r>
      <w:r w:rsidR="00933F5C" w:rsidRPr="00111F16">
        <w:rPr>
          <w:color w:val="000000" w:themeColor="text1"/>
        </w:rPr>
        <w:t>vicious</w:t>
      </w:r>
      <w:r w:rsidR="009C29DA" w:rsidRPr="00111F16">
        <w:rPr>
          <w:color w:val="000000" w:themeColor="text1"/>
        </w:rPr>
        <w:t xml:space="preserve"> worsening</w:t>
      </w:r>
      <w:r w:rsidR="00933F5C" w:rsidRPr="00111F16">
        <w:rPr>
          <w:color w:val="000000" w:themeColor="text1"/>
        </w:rPr>
        <w:t xml:space="preserve"> spiral of physical</w:t>
      </w:r>
      <w:r w:rsidR="009C29DA" w:rsidRPr="00111F16">
        <w:rPr>
          <w:color w:val="000000" w:themeColor="text1"/>
        </w:rPr>
        <w:t xml:space="preserve"> symptoms</w:t>
      </w:r>
      <w:r w:rsidR="00933F5C" w:rsidRPr="00111F16">
        <w:rPr>
          <w:color w:val="000000" w:themeColor="text1"/>
        </w:rPr>
        <w:t xml:space="preserve"> and </w:t>
      </w:r>
      <w:r w:rsidR="009C29DA" w:rsidRPr="00111F16">
        <w:rPr>
          <w:color w:val="000000" w:themeColor="text1"/>
        </w:rPr>
        <w:t>anxiety</w:t>
      </w:r>
      <w:r w:rsidR="00D830BE" w:rsidRPr="00111F16">
        <w:rPr>
          <w:color w:val="000000" w:themeColor="text1"/>
        </w:rPr>
        <w:t xml:space="preserve"> in a bidirectional interaction</w:t>
      </w:r>
      <w:r w:rsidR="00A5615E" w:rsidRPr="00111F16">
        <w:rPr>
          <w:color w:val="000000" w:themeColor="text1"/>
        </w:rPr>
        <w:t xml:space="preserve"> </w:t>
      </w:r>
      <w:r w:rsidR="00A5615E" w:rsidRPr="00111F16">
        <w:rPr>
          <w:color w:val="000000" w:themeColor="text1"/>
        </w:rPr>
        <w:fldChar w:fldCharType="begin"/>
      </w:r>
      <w:r w:rsidR="00823073" w:rsidRPr="00111F16">
        <w:rPr>
          <w:color w:val="000000" w:themeColor="text1"/>
        </w:rPr>
        <w:instrText xml:space="preserve"> ADDIN EN.CITE &lt;EndNote&gt;&lt;Cite&gt;&lt;Author&gt;Freitas&lt;/Author&gt;&lt;Year&gt;2025&lt;/Year&gt;&lt;RecNum&gt;221&lt;/RecNum&gt;&lt;DisplayText&gt;[4]&lt;/DisplayText&gt;&lt;record&gt;&lt;rec-number&gt;221&lt;/rec-number&gt;&lt;foreign-keys&gt;&lt;key app="EN" db-id="v2paxrztfaepvcetzr1xf9dk55xax5xd9zvv" timestamp="1769165802"&gt;221&lt;/key&gt;&lt;/foreign-keys&gt;&lt;ref-type name="Journal Article"&gt;17&lt;/ref-type&gt;&lt;contributors&gt;&lt;authors&gt;&lt;author&gt;Freitas, João&lt;/author&gt;&lt;author&gt;Novais, Filipa&lt;/author&gt;&lt;/authors&gt;&lt;/contributors&gt;&lt;titles&gt;&lt;title&gt;Review on the relationship of asthma and mental disorders&lt;/title&gt;&lt;secondary-title&gt;Personalized Medicine in Psychiatry&lt;/secondary-title&gt;&lt;/titles&gt;&lt;periodical&gt;&lt;full-title&gt;Personalized Medicine in Psychiatry&lt;/full-title&gt;&lt;/periodical&gt;&lt;pages&gt;100157&lt;/pages&gt;&lt;volume&gt;51-52&lt;/volume&gt;&lt;keywords&gt;&lt;keyword&gt;Asthma&lt;/keyword&gt;&lt;keyword&gt;Anxiety&lt;/keyword&gt;&lt;keyword&gt;Depression&lt;/keyword&gt;&lt;keyword&gt;Psychoneuroimmunology&lt;/keyword&gt;&lt;keyword&gt;Biological Psychiatry&lt;/keyword&gt;&lt;/keywords&gt;&lt;dates&gt;&lt;year&gt;2025&lt;/year&gt;&lt;pub-dates&gt;&lt;date&gt;2025/07/01/&lt;/date&gt;&lt;/pub-dates&gt;&lt;/dates&gt;&lt;isbn&gt;2468-1717&lt;/isbn&gt;&lt;urls&gt;&lt;related-urls&gt;&lt;url&gt;https://www.sciencedirect.com/science/article/pii/S2468171725000109&lt;/url&gt;&lt;/related-urls&gt;&lt;/urls&gt;&lt;electronic-resource-num&gt;https://doi.org/10.1016/j.pmip.2025.100157&lt;/electronic-resource-num&gt;&lt;/record&gt;&lt;/Cite&gt;&lt;/EndNote&gt;</w:instrText>
      </w:r>
      <w:r w:rsidR="00A5615E" w:rsidRPr="00111F16">
        <w:rPr>
          <w:color w:val="000000" w:themeColor="text1"/>
        </w:rPr>
        <w:fldChar w:fldCharType="separate"/>
      </w:r>
      <w:r w:rsidR="00823073" w:rsidRPr="00111F16">
        <w:rPr>
          <w:noProof/>
          <w:color w:val="000000" w:themeColor="text1"/>
        </w:rPr>
        <w:t>[4]</w:t>
      </w:r>
      <w:r w:rsidR="00A5615E" w:rsidRPr="00111F16">
        <w:rPr>
          <w:color w:val="000000" w:themeColor="text1"/>
        </w:rPr>
        <w:fldChar w:fldCharType="end"/>
      </w:r>
      <w:r w:rsidR="003D72DE" w:rsidRPr="00111F16">
        <w:rPr>
          <w:color w:val="000000" w:themeColor="text1"/>
        </w:rPr>
        <w:t>.</w:t>
      </w:r>
      <w:r w:rsidR="00A12D3B" w:rsidRPr="00111F16">
        <w:rPr>
          <w:color w:val="000000" w:themeColor="text1"/>
        </w:rPr>
        <w:t xml:space="preserve"> </w:t>
      </w:r>
      <w:r w:rsidRPr="00111F16">
        <w:rPr>
          <w:color w:val="000000" w:themeColor="text1"/>
        </w:rPr>
        <w:t xml:space="preserve">However, </w:t>
      </w:r>
      <w:r w:rsidR="00600A2D" w:rsidRPr="00111F16">
        <w:rPr>
          <w:color w:val="000000" w:themeColor="text1"/>
        </w:rPr>
        <w:t>to date</w:t>
      </w:r>
      <w:r w:rsidR="006969B9" w:rsidRPr="00111F16">
        <w:rPr>
          <w:color w:val="000000" w:themeColor="text1"/>
        </w:rPr>
        <w:t>,</w:t>
      </w:r>
      <w:r w:rsidR="00600A2D" w:rsidRPr="00111F16">
        <w:rPr>
          <w:color w:val="000000" w:themeColor="text1"/>
        </w:rPr>
        <w:t xml:space="preserve"> </w:t>
      </w:r>
      <w:r w:rsidR="005E753C" w:rsidRPr="00111F16">
        <w:rPr>
          <w:color w:val="000000" w:themeColor="text1"/>
        </w:rPr>
        <w:t xml:space="preserve">comprehensive studying and </w:t>
      </w:r>
      <w:r w:rsidR="00600A2D" w:rsidRPr="00111F16">
        <w:rPr>
          <w:color w:val="000000" w:themeColor="text1"/>
        </w:rPr>
        <w:t xml:space="preserve">detailed description of </w:t>
      </w:r>
      <w:r w:rsidR="00D830BE" w:rsidRPr="00111F16">
        <w:rPr>
          <w:color w:val="000000" w:themeColor="text1"/>
        </w:rPr>
        <w:t xml:space="preserve">psychological interventions </w:t>
      </w:r>
      <w:r w:rsidR="00600A2D" w:rsidRPr="00111F16">
        <w:rPr>
          <w:color w:val="000000" w:themeColor="text1"/>
        </w:rPr>
        <w:t>to improve asthma control or quality of life has been scarce.</w:t>
      </w:r>
    </w:p>
    <w:p w14:paraId="35087B38" w14:textId="1FE1827E" w:rsidR="0096366D" w:rsidRPr="00111F16" w:rsidRDefault="005E753C">
      <w:pPr>
        <w:rPr>
          <w:color w:val="000000" w:themeColor="text1"/>
        </w:rPr>
      </w:pPr>
      <w:r w:rsidRPr="00111F16">
        <w:rPr>
          <w:color w:val="000000" w:themeColor="text1"/>
        </w:rPr>
        <w:t>Some p</w:t>
      </w:r>
      <w:r w:rsidR="00FB327F" w:rsidRPr="00111F16">
        <w:rPr>
          <w:color w:val="000000" w:themeColor="text1"/>
        </w:rPr>
        <w:t>revious studies have shown the potential of psychological therapies for people with asthma – but several barriers are frequently raised to their implementation including the lack of access to skilled therapist</w:t>
      </w:r>
      <w:r w:rsidR="006969B9" w:rsidRPr="00111F16">
        <w:rPr>
          <w:color w:val="000000" w:themeColor="text1"/>
        </w:rPr>
        <w:t>s</w:t>
      </w:r>
      <w:r w:rsidR="00FB327F" w:rsidRPr="00111F16">
        <w:rPr>
          <w:color w:val="000000" w:themeColor="text1"/>
        </w:rPr>
        <w:t xml:space="preserve"> and limited engagement from patients</w:t>
      </w:r>
      <w:r w:rsidR="00CD2DEA" w:rsidRPr="00111F16">
        <w:rPr>
          <w:color w:val="000000" w:themeColor="text1"/>
        </w:rPr>
        <w:t xml:space="preserve"> </w:t>
      </w:r>
      <w:r w:rsidR="00CD2DEA" w:rsidRPr="00111F16">
        <w:rPr>
          <w:color w:val="000000" w:themeColor="text1"/>
        </w:rPr>
        <w:fldChar w:fldCharType="begin">
          <w:fldData xml:space="preserve">PEVuZE5vdGU+PENpdGU+PEF1dGhvcj5Zb3JrZTwvQXV0aG9yPjxZZWFyPjIwMTc8L1llYXI+PFJl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</w:fldData>
        </w:fldChar>
      </w:r>
      <w:r w:rsidR="00823073" w:rsidRPr="00111F16">
        <w:rPr>
          <w:color w:val="000000" w:themeColor="text1"/>
        </w:rPr>
        <w:instrText xml:space="preserve"> ADDIN EN.CITE </w:instrText>
      </w:r>
      <w:r w:rsidR="00823073" w:rsidRPr="00111F16">
        <w:rPr>
          <w:color w:val="000000" w:themeColor="text1"/>
        </w:rPr>
        <w:fldChar w:fldCharType="begin">
          <w:fldData xml:space="preserve">PEVuZE5vdGU+PENpdGU+PEF1dGhvcj5Zb3JrZTwvQXV0aG9yPjxZZWFyPjIwMTc8L1llYXI+PFJl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</w:fldData>
        </w:fldChar>
      </w:r>
      <w:r w:rsidR="00823073" w:rsidRPr="00111F16">
        <w:rPr>
          <w:color w:val="000000" w:themeColor="text1"/>
        </w:rPr>
        <w:instrText xml:space="preserve"> ADDIN EN.CITE.DATA </w:instrText>
      </w:r>
      <w:r w:rsidR="00823073" w:rsidRPr="00111F16">
        <w:rPr>
          <w:color w:val="000000" w:themeColor="text1"/>
        </w:rPr>
      </w:r>
      <w:r w:rsidR="00823073" w:rsidRPr="00111F16">
        <w:rPr>
          <w:color w:val="000000" w:themeColor="text1"/>
        </w:rPr>
        <w:fldChar w:fldCharType="end"/>
      </w:r>
      <w:r w:rsidR="00CD2DEA" w:rsidRPr="00111F16">
        <w:rPr>
          <w:color w:val="000000" w:themeColor="text1"/>
        </w:rPr>
      </w:r>
      <w:r w:rsidR="00CD2DEA" w:rsidRPr="00111F16">
        <w:rPr>
          <w:color w:val="000000" w:themeColor="text1"/>
        </w:rPr>
        <w:fldChar w:fldCharType="separate"/>
      </w:r>
      <w:r w:rsidR="00823073" w:rsidRPr="00111F16">
        <w:rPr>
          <w:noProof/>
          <w:color w:val="000000" w:themeColor="text1"/>
        </w:rPr>
        <w:t>[5, 6]</w:t>
      </w:r>
      <w:r w:rsidR="00CD2DEA" w:rsidRPr="00111F16">
        <w:rPr>
          <w:color w:val="000000" w:themeColor="text1"/>
        </w:rPr>
        <w:fldChar w:fldCharType="end"/>
      </w:r>
      <w:r w:rsidR="00FB327F" w:rsidRPr="00111F16">
        <w:rPr>
          <w:color w:val="000000" w:themeColor="text1"/>
        </w:rPr>
        <w:t>. As healthcare shifts ‘from analogue to digital’ and ‘from hospital to home’, such digitally delivered therapies may provide cost-effective treatment models, but must be carefully developed and evaluated to ensure their key mechanisms and effects remain evidence-based and effective</w:t>
      </w:r>
      <w:r w:rsidR="00CD2DEA" w:rsidRPr="00111F16">
        <w:rPr>
          <w:color w:val="000000" w:themeColor="text1"/>
        </w:rPr>
        <w:t xml:space="preserve"> </w:t>
      </w:r>
      <w:r w:rsidR="00CD2DEA" w:rsidRPr="00111F16">
        <w:rPr>
          <w:color w:val="000000" w:themeColor="text1"/>
        </w:rPr>
        <w:fldChar w:fldCharType="begin"/>
      </w:r>
      <w:r w:rsidR="00823073" w:rsidRPr="00111F16">
        <w:rPr>
          <w:color w:val="000000" w:themeColor="text1"/>
        </w:rPr>
        <w:instrText xml:space="preserve"> ADDIN EN.CITE &lt;EndNote&gt;&lt;Cite&gt;&lt;Author&gt;Department of Health and Social Care; Prime Minister’s Office&lt;/Author&gt;&lt;Year&gt;2025&lt;/Year&gt;&lt;RecNum&gt;224&lt;/RecNum&gt;&lt;DisplayText&gt;[7]&lt;/DisplayText&gt;&lt;record&gt;&lt;rec-number&gt;224&lt;/rec-number&gt;&lt;foreign-keys&gt;&lt;key app="EN" db-id="v2paxrztfaepvcetzr1xf9dk55xax5xd9zvv" timestamp="1769166648"&gt;224&lt;/key&gt;&lt;/foreign-keys&gt;&lt;ref-type name="Journal Article"&gt;17&lt;/ref-type&gt;&lt;contributors&gt;&lt;authors&gt;&lt;author&gt;Department of Health and Social Care; Prime Minister’s Office, 10 Downing Street; The Rt Hon Sir Keir Starmer KCB KC MP; The Rt Hon Wes Streeting MP&lt;/author&gt;&lt;/authors&gt;&lt;/contributors&gt;&lt;titles&gt;&lt;title&gt;10 Year Health Plan for England: fit for the future. UK Government.&lt;/title&gt;&lt;/titles&gt;&lt;dates&gt;&lt;year&gt;2025&lt;/year&gt;&lt;/dates&gt;&lt;urls&gt;&lt;related-urls&gt;&lt;url&gt;http://www.gov.uk/government/publications/10-year-health-plan-for-england-fit-for-the-future&lt;/url&gt;&lt;/related-urls&gt;&lt;/urls&gt;&lt;/record&gt;&lt;/Cite&gt;&lt;/EndNote&gt;</w:instrText>
      </w:r>
      <w:r w:rsidR="00CD2DEA" w:rsidRPr="00111F16">
        <w:rPr>
          <w:color w:val="000000" w:themeColor="text1"/>
        </w:rPr>
        <w:fldChar w:fldCharType="separate"/>
      </w:r>
      <w:r w:rsidR="00823073" w:rsidRPr="00111F16">
        <w:rPr>
          <w:noProof/>
          <w:color w:val="000000" w:themeColor="text1"/>
        </w:rPr>
        <w:t>[7]</w:t>
      </w:r>
      <w:r w:rsidR="00CD2DEA" w:rsidRPr="00111F16">
        <w:rPr>
          <w:color w:val="000000" w:themeColor="text1"/>
        </w:rPr>
        <w:fldChar w:fldCharType="end"/>
      </w:r>
      <w:r w:rsidR="00FB327F" w:rsidRPr="00111F16">
        <w:rPr>
          <w:color w:val="000000" w:themeColor="text1"/>
        </w:rPr>
        <w:t>.</w:t>
      </w:r>
      <w:r w:rsidR="00CD2DEA" w:rsidRPr="00111F16">
        <w:rPr>
          <w:color w:val="000000" w:themeColor="text1"/>
        </w:rPr>
        <w:t xml:space="preserve"> </w:t>
      </w:r>
      <w:r w:rsidR="00613E10" w:rsidRPr="00111F16">
        <w:rPr>
          <w:color w:val="000000" w:themeColor="text1"/>
        </w:rPr>
        <w:t>Th</w:t>
      </w:r>
      <w:r w:rsidR="00BF24D4" w:rsidRPr="00111F16">
        <w:rPr>
          <w:color w:val="000000" w:themeColor="text1"/>
        </w:rPr>
        <w:t>is well-conducted</w:t>
      </w:r>
      <w:r w:rsidR="00613E10" w:rsidRPr="00111F16">
        <w:rPr>
          <w:color w:val="000000" w:themeColor="text1"/>
        </w:rPr>
        <w:t xml:space="preserve"> </w:t>
      </w:r>
      <w:r w:rsidR="0096366D" w:rsidRPr="00111F16">
        <w:rPr>
          <w:color w:val="000000" w:themeColor="text1"/>
        </w:rPr>
        <w:t xml:space="preserve">randomised controlled trial </w:t>
      </w:r>
      <w:r w:rsidR="00613E10" w:rsidRPr="00111F16">
        <w:rPr>
          <w:color w:val="000000" w:themeColor="text1"/>
        </w:rPr>
        <w:t xml:space="preserve">by </w:t>
      </w:r>
      <w:proofErr w:type="spellStart"/>
      <w:r w:rsidR="00613E10" w:rsidRPr="00111F16">
        <w:rPr>
          <w:color w:val="000000" w:themeColor="text1"/>
        </w:rPr>
        <w:t>Bonnert</w:t>
      </w:r>
      <w:proofErr w:type="spellEnd"/>
      <w:r w:rsidR="00613E10" w:rsidRPr="00111F16">
        <w:rPr>
          <w:color w:val="000000" w:themeColor="text1"/>
        </w:rPr>
        <w:t xml:space="preserve"> et al</w:t>
      </w:r>
      <w:r w:rsidR="001F19AD" w:rsidRPr="00111F16">
        <w:rPr>
          <w:color w:val="000000" w:themeColor="text1"/>
        </w:rPr>
        <w:t>.</w:t>
      </w:r>
      <w:r w:rsidR="00613E10" w:rsidRPr="00111F16">
        <w:rPr>
          <w:color w:val="000000" w:themeColor="text1"/>
        </w:rPr>
        <w:t xml:space="preserve"> evaluated</w:t>
      </w:r>
      <w:r w:rsidR="007E7A35" w:rsidRPr="00111F16">
        <w:rPr>
          <w:color w:val="000000" w:themeColor="text1"/>
        </w:rPr>
        <w:t xml:space="preserve"> the</w:t>
      </w:r>
      <w:r w:rsidR="007E5DE3" w:rsidRPr="00111F16">
        <w:rPr>
          <w:color w:val="000000" w:themeColor="text1"/>
        </w:rPr>
        <w:t xml:space="preserve"> clinical efficacy</w:t>
      </w:r>
      <w:r w:rsidR="00A41AC3" w:rsidRPr="00111F16">
        <w:rPr>
          <w:color w:val="000000" w:themeColor="text1"/>
        </w:rPr>
        <w:t xml:space="preserve"> of</w:t>
      </w:r>
      <w:r w:rsidR="00613E10" w:rsidRPr="00111F16">
        <w:rPr>
          <w:color w:val="000000" w:themeColor="text1"/>
        </w:rPr>
        <w:t xml:space="preserve"> </w:t>
      </w:r>
      <w:r w:rsidR="00DF613F" w:rsidRPr="00111F16">
        <w:rPr>
          <w:color w:val="000000" w:themeColor="text1"/>
        </w:rPr>
        <w:t>therapist-guided</w:t>
      </w:r>
      <w:r w:rsidR="00295A15" w:rsidRPr="00111F16">
        <w:rPr>
          <w:color w:val="000000" w:themeColor="text1"/>
        </w:rPr>
        <w:t>, internet-delivered cognitive behavioural therapy (ICBT) compared with usual care plus medical education (TAU + ME)</w:t>
      </w:r>
      <w:r w:rsidR="008B30BA" w:rsidRPr="00111F16">
        <w:rPr>
          <w:color w:val="000000" w:themeColor="text1"/>
        </w:rPr>
        <w:fldChar w:fldCharType="begin">
          <w:fldData xml:space="preserve">PEVuZE5vdGU+PENpdGU+PEF1dGhvcj5Cb25uZXJ0PC9BdXRob3I+PFllYXI+MjAyNjwvWWVhcj48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</w:fldData>
        </w:fldChar>
      </w:r>
      <w:r w:rsidR="00823073" w:rsidRPr="00111F16">
        <w:rPr>
          <w:color w:val="000000" w:themeColor="text1"/>
        </w:rPr>
        <w:instrText xml:space="preserve"> ADDIN EN.CITE </w:instrText>
      </w:r>
      <w:r w:rsidR="00823073" w:rsidRPr="00111F16">
        <w:rPr>
          <w:color w:val="000000" w:themeColor="text1"/>
        </w:rPr>
        <w:fldChar w:fldCharType="begin">
          <w:fldData xml:space="preserve">PEVuZE5vdGU+PENpdGU+PEF1dGhvcj5Cb25uZXJ0PC9BdXRob3I+PFllYXI+MjAyNjwvWWVhcj48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</w:fldData>
        </w:fldChar>
      </w:r>
      <w:r w:rsidR="00823073" w:rsidRPr="00111F16">
        <w:rPr>
          <w:color w:val="000000" w:themeColor="text1"/>
        </w:rPr>
        <w:instrText xml:space="preserve"> ADDIN EN.CITE.DATA </w:instrText>
      </w:r>
      <w:r w:rsidR="00823073" w:rsidRPr="00111F16">
        <w:rPr>
          <w:color w:val="000000" w:themeColor="text1"/>
        </w:rPr>
      </w:r>
      <w:r w:rsidR="00823073" w:rsidRPr="00111F16">
        <w:rPr>
          <w:color w:val="000000" w:themeColor="text1"/>
        </w:rPr>
        <w:fldChar w:fldCharType="end"/>
      </w:r>
      <w:r w:rsidR="008B30BA" w:rsidRPr="00111F16">
        <w:rPr>
          <w:color w:val="000000" w:themeColor="text1"/>
        </w:rPr>
      </w:r>
      <w:r w:rsidR="008B30BA" w:rsidRPr="00111F16">
        <w:rPr>
          <w:color w:val="000000" w:themeColor="text1"/>
        </w:rPr>
        <w:fldChar w:fldCharType="separate"/>
      </w:r>
      <w:r w:rsidR="00823073" w:rsidRPr="00111F16">
        <w:rPr>
          <w:noProof/>
          <w:color w:val="000000" w:themeColor="text1"/>
        </w:rPr>
        <w:t>[8]</w:t>
      </w:r>
      <w:r w:rsidR="008B30BA" w:rsidRPr="00111F16">
        <w:rPr>
          <w:color w:val="000000" w:themeColor="text1"/>
        </w:rPr>
        <w:fldChar w:fldCharType="end"/>
      </w:r>
      <w:r w:rsidR="003B3703" w:rsidRPr="00111F16">
        <w:rPr>
          <w:color w:val="000000" w:themeColor="text1"/>
        </w:rPr>
        <w:t xml:space="preserve">. </w:t>
      </w:r>
      <w:r w:rsidR="00A41AC3" w:rsidRPr="00111F16">
        <w:rPr>
          <w:color w:val="000000" w:themeColor="text1"/>
        </w:rPr>
        <w:t xml:space="preserve">The ICBT lasted </w:t>
      </w:r>
      <w:r w:rsidR="007E7A35" w:rsidRPr="00111F16">
        <w:rPr>
          <w:color w:val="000000" w:themeColor="text1"/>
        </w:rPr>
        <w:t>eight</w:t>
      </w:r>
      <w:r w:rsidR="00A41AC3" w:rsidRPr="00111F16">
        <w:rPr>
          <w:color w:val="000000" w:themeColor="text1"/>
        </w:rPr>
        <w:t xml:space="preserve"> weeks with the primary outcome of</w:t>
      </w:r>
      <w:r w:rsidR="007E7A35" w:rsidRPr="00111F16">
        <w:rPr>
          <w:color w:val="000000" w:themeColor="text1"/>
        </w:rPr>
        <w:t xml:space="preserve"> </w:t>
      </w:r>
      <w:r w:rsidRPr="00111F16">
        <w:rPr>
          <w:color w:val="000000" w:themeColor="text1"/>
        </w:rPr>
        <w:t xml:space="preserve">catastrophic cognitions about asthma (measured by </w:t>
      </w:r>
      <w:r w:rsidR="007E7A35" w:rsidRPr="00111F16">
        <w:rPr>
          <w:color w:val="000000" w:themeColor="text1"/>
        </w:rPr>
        <w:t>the</w:t>
      </w:r>
      <w:r w:rsidR="00A41AC3" w:rsidRPr="00111F16">
        <w:rPr>
          <w:color w:val="000000" w:themeColor="text1"/>
        </w:rPr>
        <w:t xml:space="preserve"> Cat</w:t>
      </w:r>
      <w:r w:rsidR="00114D09" w:rsidRPr="00111F16">
        <w:rPr>
          <w:color w:val="000000" w:themeColor="text1"/>
        </w:rPr>
        <w:t xml:space="preserve">astrophizing about Asthma </w:t>
      </w:r>
      <w:r w:rsidR="006969B9" w:rsidRPr="00111F16">
        <w:rPr>
          <w:color w:val="000000" w:themeColor="text1"/>
        </w:rPr>
        <w:t>S</w:t>
      </w:r>
      <w:r w:rsidR="00114D09" w:rsidRPr="00111F16">
        <w:rPr>
          <w:color w:val="000000" w:themeColor="text1"/>
        </w:rPr>
        <w:t>cale</w:t>
      </w:r>
      <w:r w:rsidRPr="00111F16">
        <w:rPr>
          <w:color w:val="000000" w:themeColor="text1"/>
        </w:rPr>
        <w:t>)</w:t>
      </w:r>
      <w:r w:rsidR="00114D09" w:rsidRPr="00111F16">
        <w:rPr>
          <w:color w:val="000000" w:themeColor="text1"/>
        </w:rPr>
        <w:t xml:space="preserve"> </w:t>
      </w:r>
      <w:r w:rsidRPr="00111F16">
        <w:rPr>
          <w:color w:val="000000" w:themeColor="text1"/>
        </w:rPr>
        <w:t xml:space="preserve">assessed at </w:t>
      </w:r>
      <w:r w:rsidR="00114D09" w:rsidRPr="00111F16">
        <w:rPr>
          <w:color w:val="000000" w:themeColor="text1"/>
        </w:rPr>
        <w:t>16 weeks</w:t>
      </w:r>
      <w:r w:rsidRPr="00111F16">
        <w:rPr>
          <w:color w:val="000000" w:themeColor="text1"/>
        </w:rPr>
        <w:t xml:space="preserve"> </w:t>
      </w:r>
      <w:r w:rsidR="001F19AD" w:rsidRPr="00111F16">
        <w:rPr>
          <w:color w:val="000000" w:themeColor="text1"/>
        </w:rPr>
        <w:t>after</w:t>
      </w:r>
      <w:r w:rsidRPr="00111F16">
        <w:rPr>
          <w:color w:val="000000" w:themeColor="text1"/>
        </w:rPr>
        <w:t xml:space="preserve"> the start of ICBT</w:t>
      </w:r>
      <w:r w:rsidR="00114D09" w:rsidRPr="00111F16">
        <w:rPr>
          <w:color w:val="000000" w:themeColor="text1"/>
        </w:rPr>
        <w:t xml:space="preserve">. Authors showed </w:t>
      </w:r>
      <w:r w:rsidR="0077448D" w:rsidRPr="00111F16">
        <w:rPr>
          <w:color w:val="000000" w:themeColor="text1"/>
        </w:rPr>
        <w:t>clinically meaningful</w:t>
      </w:r>
      <w:r w:rsidR="00114D09" w:rsidRPr="00111F16">
        <w:rPr>
          <w:color w:val="000000" w:themeColor="text1"/>
        </w:rPr>
        <w:t xml:space="preserve"> improvements in</w:t>
      </w:r>
      <w:r w:rsidR="0077448D" w:rsidRPr="00111F16">
        <w:rPr>
          <w:color w:val="000000" w:themeColor="text1"/>
        </w:rPr>
        <w:t xml:space="preserve"> </w:t>
      </w:r>
      <w:r w:rsidR="00D94115" w:rsidRPr="00111F16">
        <w:rPr>
          <w:color w:val="000000" w:themeColor="text1"/>
        </w:rPr>
        <w:t xml:space="preserve">asthma specific anxiety, avoidance behaviours, </w:t>
      </w:r>
      <w:r w:rsidR="00FA6747" w:rsidRPr="00111F16">
        <w:rPr>
          <w:color w:val="000000" w:themeColor="text1"/>
        </w:rPr>
        <w:t>symptom burden, asthma control and quality of life with benefits</w:t>
      </w:r>
      <w:r w:rsidR="00594D23" w:rsidRPr="00111F16">
        <w:rPr>
          <w:color w:val="000000" w:themeColor="text1"/>
        </w:rPr>
        <w:t xml:space="preserve"> continuing to be seen at</w:t>
      </w:r>
      <w:r w:rsidR="00FA6747" w:rsidRPr="00111F16">
        <w:rPr>
          <w:color w:val="000000" w:themeColor="text1"/>
        </w:rPr>
        <w:t xml:space="preserve"> six months</w:t>
      </w:r>
      <w:r w:rsidR="00E5689E" w:rsidRPr="00111F16">
        <w:rPr>
          <w:color w:val="000000" w:themeColor="text1"/>
        </w:rPr>
        <w:t>.</w:t>
      </w:r>
      <w:r w:rsidR="00114D09" w:rsidRPr="00111F16">
        <w:rPr>
          <w:color w:val="000000" w:themeColor="text1"/>
        </w:rPr>
        <w:t xml:space="preserve"> </w:t>
      </w:r>
    </w:p>
    <w:p w14:paraId="41D2EC70" w14:textId="4E84BED9" w:rsidR="00236E40" w:rsidRPr="00111F16" w:rsidRDefault="0096366D">
      <w:pPr>
        <w:rPr>
          <w:color w:val="000000" w:themeColor="text1"/>
        </w:rPr>
      </w:pPr>
      <w:r w:rsidRPr="00111F16">
        <w:rPr>
          <w:color w:val="000000" w:themeColor="text1"/>
        </w:rPr>
        <w:t>The</w:t>
      </w:r>
      <w:r w:rsidR="009C231A" w:rsidRPr="00111F16">
        <w:rPr>
          <w:color w:val="000000" w:themeColor="text1"/>
        </w:rPr>
        <w:t xml:space="preserve"> authors focus specifically on </w:t>
      </w:r>
      <w:r w:rsidRPr="00111F16">
        <w:rPr>
          <w:color w:val="000000" w:themeColor="text1"/>
        </w:rPr>
        <w:t xml:space="preserve">asthma-related </w:t>
      </w:r>
      <w:r w:rsidR="009C231A" w:rsidRPr="00111F16">
        <w:rPr>
          <w:color w:val="000000" w:themeColor="text1"/>
        </w:rPr>
        <w:t>anxiety</w:t>
      </w:r>
      <w:r w:rsidRPr="00111F16">
        <w:rPr>
          <w:color w:val="000000" w:themeColor="text1"/>
        </w:rPr>
        <w:t xml:space="preserve">, </w:t>
      </w:r>
      <w:r w:rsidR="009C231A" w:rsidRPr="00111F16">
        <w:rPr>
          <w:color w:val="000000" w:themeColor="text1"/>
        </w:rPr>
        <w:t>rather</w:t>
      </w:r>
      <w:r w:rsidR="002D7BA4" w:rsidRPr="00111F16">
        <w:rPr>
          <w:color w:val="000000" w:themeColor="text1"/>
        </w:rPr>
        <w:t xml:space="preserve"> than </w:t>
      </w:r>
      <w:r w:rsidR="009C231A" w:rsidRPr="00111F16">
        <w:rPr>
          <w:color w:val="000000" w:themeColor="text1"/>
        </w:rPr>
        <w:t>co-morbid anxiety</w:t>
      </w:r>
      <w:r w:rsidR="0011518B" w:rsidRPr="00111F16">
        <w:rPr>
          <w:color w:val="000000" w:themeColor="text1"/>
        </w:rPr>
        <w:t xml:space="preserve"> </w:t>
      </w:r>
      <w:r w:rsidR="00FB327F" w:rsidRPr="00111F16">
        <w:rPr>
          <w:color w:val="000000" w:themeColor="text1"/>
        </w:rPr>
        <w:t>in line with their clear and logical</w:t>
      </w:r>
      <w:r w:rsidR="0011518B" w:rsidRPr="00111F16">
        <w:rPr>
          <w:color w:val="000000" w:themeColor="text1"/>
        </w:rPr>
        <w:t xml:space="preserve"> </w:t>
      </w:r>
      <w:r w:rsidR="007C5B3D" w:rsidRPr="00111F16">
        <w:rPr>
          <w:color w:val="000000" w:themeColor="text1"/>
        </w:rPr>
        <w:t>therapeutic target and associated mechanism of effect</w:t>
      </w:r>
      <w:r w:rsidR="006969B9" w:rsidRPr="00111F16">
        <w:rPr>
          <w:color w:val="000000" w:themeColor="text1"/>
        </w:rPr>
        <w:t>.</w:t>
      </w:r>
      <w:r w:rsidRPr="00111F16">
        <w:rPr>
          <w:color w:val="000000" w:themeColor="text1"/>
        </w:rPr>
        <w:t xml:space="preserve"> </w:t>
      </w:r>
      <w:r w:rsidR="006969B9" w:rsidRPr="00111F16">
        <w:rPr>
          <w:color w:val="000000" w:themeColor="text1"/>
        </w:rPr>
        <w:t>T</w:t>
      </w:r>
      <w:r w:rsidR="00C939B3" w:rsidRPr="00111F16">
        <w:rPr>
          <w:color w:val="000000" w:themeColor="text1"/>
        </w:rPr>
        <w:t xml:space="preserve">his </w:t>
      </w:r>
      <w:proofErr w:type="gramStart"/>
      <w:r w:rsidR="00C939B3" w:rsidRPr="00111F16">
        <w:rPr>
          <w:color w:val="000000" w:themeColor="text1"/>
        </w:rPr>
        <w:t xml:space="preserve">is </w:t>
      </w:r>
      <w:r w:rsidRPr="00111F16">
        <w:rPr>
          <w:color w:val="000000" w:themeColor="text1"/>
        </w:rPr>
        <w:t xml:space="preserve"> likely</w:t>
      </w:r>
      <w:proofErr w:type="gramEnd"/>
      <w:r w:rsidRPr="00111F16">
        <w:rPr>
          <w:color w:val="000000" w:themeColor="text1"/>
        </w:rPr>
        <w:t xml:space="preserve"> to be impactful for p</w:t>
      </w:r>
      <w:r w:rsidR="006969B9" w:rsidRPr="00111F16">
        <w:rPr>
          <w:color w:val="000000" w:themeColor="text1"/>
        </w:rPr>
        <w:t>eople</w:t>
      </w:r>
      <w:r w:rsidR="00C939B3" w:rsidRPr="00111F16">
        <w:rPr>
          <w:color w:val="000000" w:themeColor="text1"/>
        </w:rPr>
        <w:t xml:space="preserve"> living with asthma</w:t>
      </w:r>
      <w:r w:rsidR="007C5B3D" w:rsidRPr="00111F16">
        <w:rPr>
          <w:color w:val="000000" w:themeColor="text1"/>
        </w:rPr>
        <w:t>.</w:t>
      </w:r>
      <w:r w:rsidR="00F90728" w:rsidRPr="00111F16">
        <w:rPr>
          <w:color w:val="000000" w:themeColor="text1"/>
        </w:rPr>
        <w:t xml:space="preserve"> </w:t>
      </w:r>
    </w:p>
    <w:p w14:paraId="55DF31AE" w14:textId="77777777" w:rsidR="00236E40" w:rsidRPr="00111F16" w:rsidRDefault="00236E40">
      <w:pPr>
        <w:rPr>
          <w:color w:val="000000" w:themeColor="text1"/>
        </w:rPr>
      </w:pPr>
    </w:p>
    <w:p w14:paraId="6C6A8856" w14:textId="433192B2" w:rsidR="00C56755" w:rsidRPr="00111F16" w:rsidRDefault="00236E40">
      <w:pPr>
        <w:rPr>
          <w:color w:val="000000" w:themeColor="text1"/>
        </w:rPr>
      </w:pPr>
      <w:r w:rsidRPr="00111F16">
        <w:rPr>
          <w:color w:val="000000" w:themeColor="text1"/>
        </w:rPr>
        <w:lastRenderedPageBreak/>
        <w:t>The initial study findin</w:t>
      </w:r>
      <w:r w:rsidR="00C939B3" w:rsidRPr="00111F16">
        <w:rPr>
          <w:color w:val="000000" w:themeColor="text1"/>
        </w:rPr>
        <w:t>g</w:t>
      </w:r>
      <w:r w:rsidRPr="00111F16">
        <w:rPr>
          <w:color w:val="000000" w:themeColor="text1"/>
        </w:rPr>
        <w:t xml:space="preserve">s suggest that implementation into clinical practice may be feasible, given the low levels of attrition </w:t>
      </w:r>
      <w:r w:rsidR="0013741B" w:rsidRPr="00111F16">
        <w:rPr>
          <w:color w:val="000000" w:themeColor="text1"/>
        </w:rPr>
        <w:t xml:space="preserve">and </w:t>
      </w:r>
      <w:r w:rsidRPr="00111F16">
        <w:rPr>
          <w:color w:val="000000" w:themeColor="text1"/>
        </w:rPr>
        <w:t>only seven participants declined to participate due to lack of time</w:t>
      </w:r>
      <w:r w:rsidR="003517D2" w:rsidRPr="00111F16">
        <w:rPr>
          <w:color w:val="000000" w:themeColor="text1"/>
        </w:rPr>
        <w:t>.</w:t>
      </w:r>
      <w:r w:rsidRPr="00111F16">
        <w:rPr>
          <w:color w:val="000000" w:themeColor="text1"/>
        </w:rPr>
        <w:t xml:space="preserve"> The participants were a self-referred cohort of majority female, mean age 48 (</w:t>
      </w:r>
      <w:r w:rsidR="00D37A8B" w:rsidRPr="00111F16">
        <w:rPr>
          <w:color w:val="000000" w:themeColor="text1"/>
        </w:rPr>
        <w:t xml:space="preserve">SD </w:t>
      </w:r>
      <w:r w:rsidRPr="00111F16">
        <w:rPr>
          <w:color w:val="000000" w:themeColor="text1"/>
        </w:rPr>
        <w:t xml:space="preserve">15), with most being employed and </w:t>
      </w:r>
      <w:proofErr w:type="gramStart"/>
      <w:r w:rsidRPr="00111F16">
        <w:rPr>
          <w:color w:val="000000" w:themeColor="text1"/>
        </w:rPr>
        <w:t>university-educated</w:t>
      </w:r>
      <w:proofErr w:type="gramEnd"/>
      <w:r w:rsidRPr="00111F16">
        <w:rPr>
          <w:color w:val="000000" w:themeColor="text1"/>
        </w:rPr>
        <w:t xml:space="preserve">. To some extent this may reflect a selection bias, and that of the privileged populations that commonly participate in research, compared to those from lower socioeconomic backgrounds.  Future work should explore how this effective treatment can be delivered in other populations (including working age) and whether it can be adapted across different cultural contexts. </w:t>
      </w:r>
      <w:r w:rsidR="00C939B3" w:rsidRPr="00111F16">
        <w:rPr>
          <w:color w:val="000000" w:themeColor="text1"/>
        </w:rPr>
        <w:t>Participants represented a range of asthma severity without necessary clinical diagnosis</w:t>
      </w:r>
      <w:r w:rsidR="006969B9" w:rsidRPr="00111F16">
        <w:rPr>
          <w:color w:val="000000" w:themeColor="text1"/>
        </w:rPr>
        <w:t>.</w:t>
      </w:r>
      <w:r w:rsidR="00C939B3" w:rsidRPr="00111F16">
        <w:rPr>
          <w:color w:val="000000" w:themeColor="text1"/>
        </w:rPr>
        <w:t xml:space="preserve"> </w:t>
      </w:r>
      <w:proofErr w:type="gramStart"/>
      <w:r w:rsidR="006969B9" w:rsidRPr="00111F16">
        <w:rPr>
          <w:color w:val="000000" w:themeColor="text1"/>
        </w:rPr>
        <w:t>Therefore</w:t>
      </w:r>
      <w:proofErr w:type="gramEnd"/>
      <w:r w:rsidR="00C939B3" w:rsidRPr="00111F16">
        <w:rPr>
          <w:color w:val="000000" w:themeColor="text1"/>
        </w:rPr>
        <w:t xml:space="preserve"> further studies would need to evaluate the safety and efficacy of this intervention in discrete asthma severity groups.</w:t>
      </w:r>
    </w:p>
    <w:p w14:paraId="21FCF799" w14:textId="76EA2E70" w:rsidR="00236E40" w:rsidRPr="00111F16" w:rsidRDefault="00C56755">
      <w:pPr>
        <w:rPr>
          <w:color w:val="000000" w:themeColor="text1"/>
        </w:rPr>
      </w:pPr>
      <w:r w:rsidRPr="00111F16">
        <w:rPr>
          <w:color w:val="000000" w:themeColor="text1"/>
        </w:rPr>
        <w:t>T</w:t>
      </w:r>
      <w:r w:rsidR="00570B59" w:rsidRPr="00111F16">
        <w:rPr>
          <w:color w:val="000000" w:themeColor="text1"/>
        </w:rPr>
        <w:t xml:space="preserve">he </w:t>
      </w:r>
      <w:r w:rsidR="008C7CA3" w:rsidRPr="00111F16">
        <w:rPr>
          <w:color w:val="000000" w:themeColor="text1"/>
        </w:rPr>
        <w:t>a</w:t>
      </w:r>
      <w:r w:rsidR="00570B59" w:rsidRPr="00111F16">
        <w:rPr>
          <w:color w:val="000000" w:themeColor="text1"/>
        </w:rPr>
        <w:t xml:space="preserve">uthors have provided </w:t>
      </w:r>
      <w:r w:rsidR="00236E40" w:rsidRPr="00111F16">
        <w:rPr>
          <w:color w:val="000000" w:themeColor="text1"/>
        </w:rPr>
        <w:t>high-</w:t>
      </w:r>
      <w:r w:rsidR="00570B59" w:rsidRPr="00111F16">
        <w:rPr>
          <w:color w:val="000000" w:themeColor="text1"/>
        </w:rPr>
        <w:t xml:space="preserve">quality evidence for a sustainable intervention for </w:t>
      </w:r>
      <w:r w:rsidR="00C939B3" w:rsidRPr="00111F16">
        <w:rPr>
          <w:color w:val="000000" w:themeColor="text1"/>
        </w:rPr>
        <w:t>people living with asthma who are</w:t>
      </w:r>
      <w:r w:rsidR="00570B59" w:rsidRPr="00111F16">
        <w:rPr>
          <w:color w:val="000000" w:themeColor="text1"/>
        </w:rPr>
        <w:t xml:space="preserve"> </w:t>
      </w:r>
      <w:r w:rsidRPr="00111F16">
        <w:rPr>
          <w:color w:val="000000" w:themeColor="text1"/>
        </w:rPr>
        <w:t xml:space="preserve">in employment. Furthermore, </w:t>
      </w:r>
      <w:proofErr w:type="gramStart"/>
      <w:r w:rsidRPr="00111F16">
        <w:rPr>
          <w:color w:val="000000" w:themeColor="text1"/>
        </w:rPr>
        <w:t>t</w:t>
      </w:r>
      <w:r w:rsidR="00570B59" w:rsidRPr="00111F16">
        <w:rPr>
          <w:color w:val="000000" w:themeColor="text1"/>
        </w:rPr>
        <w:t>he majority</w:t>
      </w:r>
      <w:r w:rsidR="00C939B3" w:rsidRPr="00111F16">
        <w:rPr>
          <w:color w:val="000000" w:themeColor="text1"/>
        </w:rPr>
        <w:t xml:space="preserve"> of</w:t>
      </w:r>
      <w:proofErr w:type="gramEnd"/>
      <w:r w:rsidR="00C939B3" w:rsidRPr="00111F16">
        <w:rPr>
          <w:color w:val="000000" w:themeColor="text1"/>
        </w:rPr>
        <w:t xml:space="preserve"> participants</w:t>
      </w:r>
      <w:r w:rsidR="00570B59" w:rsidRPr="00111F16">
        <w:rPr>
          <w:color w:val="000000" w:themeColor="text1"/>
        </w:rPr>
        <w:t xml:space="preserve"> had </w:t>
      </w:r>
      <w:r w:rsidR="00513E80" w:rsidRPr="00111F16">
        <w:rPr>
          <w:color w:val="000000" w:themeColor="text1"/>
        </w:rPr>
        <w:t>report</w:t>
      </w:r>
      <w:r w:rsidR="00C939B3" w:rsidRPr="00111F16">
        <w:rPr>
          <w:color w:val="000000" w:themeColor="text1"/>
        </w:rPr>
        <w:t>ed living</w:t>
      </w:r>
      <w:r w:rsidR="00570B59" w:rsidRPr="00111F16">
        <w:rPr>
          <w:color w:val="000000" w:themeColor="text1"/>
        </w:rPr>
        <w:t xml:space="preserve"> with asthma for over a decade</w:t>
      </w:r>
      <w:r w:rsidR="0045362B" w:rsidRPr="00111F16">
        <w:rPr>
          <w:color w:val="000000" w:themeColor="text1"/>
        </w:rPr>
        <w:t>,</w:t>
      </w:r>
      <w:r w:rsidR="00570B59" w:rsidRPr="00111F16">
        <w:rPr>
          <w:color w:val="000000" w:themeColor="text1"/>
        </w:rPr>
        <w:t xml:space="preserve"> without</w:t>
      </w:r>
      <w:r w:rsidR="00C939B3" w:rsidRPr="00111F16">
        <w:rPr>
          <w:color w:val="000000" w:themeColor="text1"/>
        </w:rPr>
        <w:t xml:space="preserve"> it being</w:t>
      </w:r>
      <w:r w:rsidR="00570B59" w:rsidRPr="00111F16">
        <w:rPr>
          <w:color w:val="000000" w:themeColor="text1"/>
        </w:rPr>
        <w:t xml:space="preserve"> well-controlled </w:t>
      </w:r>
      <w:r w:rsidR="00C939B3" w:rsidRPr="00111F16">
        <w:rPr>
          <w:color w:val="000000" w:themeColor="text1"/>
        </w:rPr>
        <w:t>at the time of study</w:t>
      </w:r>
      <w:r w:rsidR="0045362B" w:rsidRPr="00111F16">
        <w:rPr>
          <w:color w:val="000000" w:themeColor="text1"/>
        </w:rPr>
        <w:t>.</w:t>
      </w:r>
      <w:r w:rsidR="00570B59" w:rsidRPr="00111F16">
        <w:rPr>
          <w:color w:val="000000" w:themeColor="text1"/>
        </w:rPr>
        <w:t xml:space="preserve"> </w:t>
      </w:r>
      <w:r w:rsidR="0045362B" w:rsidRPr="00111F16">
        <w:rPr>
          <w:color w:val="000000" w:themeColor="text1"/>
        </w:rPr>
        <w:t>This</w:t>
      </w:r>
      <w:r w:rsidR="00570B59" w:rsidRPr="00111F16">
        <w:rPr>
          <w:color w:val="000000" w:themeColor="text1"/>
        </w:rPr>
        <w:t xml:space="preserve"> is likely representative to many individuals being cared for</w:t>
      </w:r>
      <w:r w:rsidR="00436746" w:rsidRPr="00111F16">
        <w:rPr>
          <w:color w:val="000000" w:themeColor="text1"/>
        </w:rPr>
        <w:t xml:space="preserve"> with</w:t>
      </w:r>
      <w:r w:rsidR="00570B59" w:rsidRPr="00111F16">
        <w:rPr>
          <w:color w:val="000000" w:themeColor="text1"/>
        </w:rPr>
        <w:t xml:space="preserve"> asthma in the community</w:t>
      </w:r>
      <w:r w:rsidR="00C939B3" w:rsidRPr="00111F16">
        <w:rPr>
          <w:color w:val="000000" w:themeColor="text1"/>
        </w:rPr>
        <w:t>, indicating less severe disease</w:t>
      </w:r>
      <w:r w:rsidR="00570B59" w:rsidRPr="00111F16">
        <w:rPr>
          <w:color w:val="000000" w:themeColor="text1"/>
        </w:rPr>
        <w:t>.</w:t>
      </w:r>
      <w:r w:rsidR="00513E80" w:rsidRPr="00111F16">
        <w:rPr>
          <w:color w:val="000000" w:themeColor="text1"/>
        </w:rPr>
        <w:t xml:space="preserve"> </w:t>
      </w:r>
      <w:r w:rsidRPr="00111F16">
        <w:rPr>
          <w:color w:val="000000" w:themeColor="text1"/>
        </w:rPr>
        <w:t xml:space="preserve">However, </w:t>
      </w:r>
      <w:r w:rsidR="00513E80" w:rsidRPr="00111F16">
        <w:rPr>
          <w:color w:val="000000" w:themeColor="text1"/>
        </w:rPr>
        <w:t xml:space="preserve">individuals were included based on their </w:t>
      </w:r>
      <w:r w:rsidR="004E786C" w:rsidRPr="00111F16">
        <w:rPr>
          <w:color w:val="000000" w:themeColor="text1"/>
        </w:rPr>
        <w:t>fear or avoidance related to ast</w:t>
      </w:r>
      <w:r w:rsidR="00C5597C" w:rsidRPr="00111F16">
        <w:rPr>
          <w:color w:val="000000" w:themeColor="text1"/>
        </w:rPr>
        <w:t>h</w:t>
      </w:r>
      <w:r w:rsidR="004E786C" w:rsidRPr="00111F16">
        <w:rPr>
          <w:color w:val="000000" w:themeColor="text1"/>
        </w:rPr>
        <w:t xml:space="preserve">ma symptoms, rather than due a clinical diagnosis of </w:t>
      </w:r>
      <w:r w:rsidR="00C939B3" w:rsidRPr="00111F16">
        <w:rPr>
          <w:color w:val="000000" w:themeColor="text1"/>
        </w:rPr>
        <w:t>a</w:t>
      </w:r>
      <w:r w:rsidR="004E786C" w:rsidRPr="00111F16">
        <w:rPr>
          <w:color w:val="000000" w:themeColor="text1"/>
        </w:rPr>
        <w:t>sthma</w:t>
      </w:r>
      <w:r w:rsidR="005E6950" w:rsidRPr="00111F16">
        <w:rPr>
          <w:color w:val="000000" w:themeColor="text1"/>
        </w:rPr>
        <w:t>.</w:t>
      </w:r>
      <w:r w:rsidR="00692CBB" w:rsidRPr="00111F16">
        <w:rPr>
          <w:color w:val="000000" w:themeColor="text1"/>
        </w:rPr>
        <w:t xml:space="preserve"> </w:t>
      </w:r>
      <w:r w:rsidR="00106431" w:rsidRPr="00111F16">
        <w:rPr>
          <w:color w:val="000000" w:themeColor="text1"/>
        </w:rPr>
        <w:t>Therefore, f</w:t>
      </w:r>
      <w:r w:rsidR="00C5597C" w:rsidRPr="00111F16">
        <w:rPr>
          <w:color w:val="000000" w:themeColor="text1"/>
        </w:rPr>
        <w:t xml:space="preserve">uture </w:t>
      </w:r>
      <w:r w:rsidR="00F03FC7" w:rsidRPr="00111F16">
        <w:rPr>
          <w:color w:val="000000" w:themeColor="text1"/>
        </w:rPr>
        <w:t>studies could recruit patients from primary care</w:t>
      </w:r>
      <w:r w:rsidR="00236E40" w:rsidRPr="00111F16">
        <w:rPr>
          <w:color w:val="000000" w:themeColor="text1"/>
        </w:rPr>
        <w:t xml:space="preserve"> via</w:t>
      </w:r>
      <w:r w:rsidR="00F03FC7" w:rsidRPr="00111F16">
        <w:rPr>
          <w:color w:val="000000" w:themeColor="text1"/>
        </w:rPr>
        <w:t xml:space="preserve"> annual asthma reviews, with</w:t>
      </w:r>
      <w:r w:rsidR="00CB1462" w:rsidRPr="00111F16">
        <w:rPr>
          <w:color w:val="000000" w:themeColor="text1"/>
        </w:rPr>
        <w:t xml:space="preserve"> a</w:t>
      </w:r>
      <w:r w:rsidR="00F03FC7" w:rsidRPr="00111F16">
        <w:rPr>
          <w:color w:val="000000" w:themeColor="text1"/>
        </w:rPr>
        <w:t xml:space="preserve"> coded diagnos</w:t>
      </w:r>
      <w:r w:rsidR="00A314A5" w:rsidRPr="00111F16">
        <w:rPr>
          <w:color w:val="000000" w:themeColor="text1"/>
        </w:rPr>
        <w:t>i</w:t>
      </w:r>
      <w:r w:rsidR="00F03FC7" w:rsidRPr="00111F16">
        <w:rPr>
          <w:color w:val="000000" w:themeColor="text1"/>
        </w:rPr>
        <w:t xml:space="preserve">s </w:t>
      </w:r>
      <w:r w:rsidR="00CA36DB" w:rsidRPr="00111F16">
        <w:rPr>
          <w:color w:val="000000" w:themeColor="text1"/>
        </w:rPr>
        <w:t xml:space="preserve">of </w:t>
      </w:r>
      <w:r w:rsidR="001F19AD" w:rsidRPr="00111F16">
        <w:rPr>
          <w:color w:val="000000" w:themeColor="text1"/>
        </w:rPr>
        <w:t>a</w:t>
      </w:r>
      <w:r w:rsidR="00CA36DB" w:rsidRPr="00111F16">
        <w:rPr>
          <w:color w:val="000000" w:themeColor="text1"/>
        </w:rPr>
        <w:t xml:space="preserve">sthma, </w:t>
      </w:r>
      <w:r w:rsidR="00236E40" w:rsidRPr="00111F16">
        <w:rPr>
          <w:color w:val="000000" w:themeColor="text1"/>
        </w:rPr>
        <w:t>or consider targeting patients with</w:t>
      </w:r>
      <w:r w:rsidRPr="00111F16">
        <w:rPr>
          <w:color w:val="000000" w:themeColor="text1"/>
        </w:rPr>
        <w:t xml:space="preserve"> </w:t>
      </w:r>
      <w:r w:rsidR="00CA36DB" w:rsidRPr="00111F16">
        <w:rPr>
          <w:color w:val="000000" w:themeColor="text1"/>
        </w:rPr>
        <w:t>recorded other conditions</w:t>
      </w:r>
      <w:r w:rsidR="00236E40" w:rsidRPr="00111F16">
        <w:rPr>
          <w:color w:val="000000" w:themeColor="text1"/>
        </w:rPr>
        <w:t xml:space="preserve"> that may indicate responsiveness to psychological therapies</w:t>
      </w:r>
      <w:r w:rsidR="00CA36DB" w:rsidRPr="00111F16">
        <w:rPr>
          <w:color w:val="000000" w:themeColor="text1"/>
        </w:rPr>
        <w:t xml:space="preserve"> including breathing pattern disorder</w:t>
      </w:r>
      <w:r w:rsidRPr="00111F16">
        <w:rPr>
          <w:color w:val="000000" w:themeColor="text1"/>
        </w:rPr>
        <w:t>s</w:t>
      </w:r>
      <w:r w:rsidR="00CD2DEA" w:rsidRPr="00111F16">
        <w:rPr>
          <w:color w:val="000000" w:themeColor="text1"/>
        </w:rPr>
        <w:t xml:space="preserve"> </w:t>
      </w:r>
      <w:r w:rsidR="00CD2DEA" w:rsidRPr="00111F16">
        <w:rPr>
          <w:color w:val="000000" w:themeColor="text1"/>
        </w:rPr>
        <w:fldChar w:fldCharType="begin"/>
      </w:r>
      <w:r w:rsidR="00823073" w:rsidRPr="00111F16">
        <w:rPr>
          <w:color w:val="000000" w:themeColor="text1"/>
        </w:rPr>
        <w:instrText xml:space="preserve"> ADDIN EN.CITE &lt;EndNote&gt;&lt;Cite&gt;&lt;Author&gt;Hudson-Colby&lt;/Author&gt;&lt;Year&gt;2024&lt;/Year&gt;&lt;RecNum&gt;225&lt;/RecNum&gt;&lt;DisplayText&gt;[9]&lt;/DisplayText&gt;&lt;record&gt;&lt;rec-number&gt;225&lt;/rec-number&gt;&lt;foreign-keys&gt;&lt;key app="EN" db-id="v2paxrztfaepvcetzr1xf9dk55xax5xd9zvv" timestamp="1769166715"&gt;225&lt;/key&gt;&lt;/foreign-keys&gt;&lt;ref-type name="Journal Article"&gt;17&lt;/ref-type&gt;&lt;contributors&gt;&lt;authors&gt;&lt;author&gt;Hudson-Colby, J. J.&lt;/author&gt;&lt;author&gt;Lewis, Adam&lt;/author&gt;&lt;author&gt;Varkonyi-Sepp, Judit&lt;/author&gt;&lt;author&gt;Ainsworth, Ben&lt;/author&gt;&lt;author&gt;Freeman, Anna&lt;/author&gt;&lt;author&gt;Day, Anneliese&lt;/author&gt;&lt;author&gt;Djukanovic, Ratko&lt;/author&gt;&lt;author&gt;Wei, Liuyu&lt;/author&gt;&lt;author&gt;Haitchi, Hans Michael&lt;/author&gt;&lt;author&gt;Kurukulaaratchy, Ramesh J.&lt;/author&gt;&lt;/authors&gt;&lt;/contributors&gt;&lt;titles&gt;&lt;title&gt;Understanding the impact of breathing pattern disorders in difficult-to-treat asthma&lt;/title&gt;&lt;secondary-title&gt;Expert Review of Respiratory Medicine&lt;/secondary-title&gt;&lt;/titles&gt;&lt;periodical&gt;&lt;full-title&gt;Expert Review of Respiratory Medicine&lt;/full-title&gt;&lt;/periodical&gt;&lt;pages&gt;777-788&lt;/pages&gt;&lt;volume&gt;18&lt;/volume&gt;&lt;number&gt;10&lt;/number&gt;&lt;dates&gt;&lt;year&gt;2024&lt;/year&gt;&lt;pub-dates&gt;&lt;date&gt;2024/10/02&lt;/date&gt;&lt;/pub-dates&gt;&lt;/dates&gt;&lt;publisher&gt;Taylor &amp;amp; Francis&lt;/publisher&gt;&lt;isbn&gt;1747-6348&lt;/isbn&gt;&lt;urls&gt;&lt;related-urls&gt;&lt;url&gt;https://doi.org/10.1080/17476348.2024.2404673&lt;/url&gt;&lt;/related-urls&gt;&lt;/urls&gt;&lt;electronic-resource-num&gt;10.1080/17476348.2024.2404673&lt;/electronic-resource-num&gt;&lt;/record&gt;&lt;/Cite&gt;&lt;/EndNote&gt;</w:instrText>
      </w:r>
      <w:r w:rsidR="00CD2DEA" w:rsidRPr="00111F16">
        <w:rPr>
          <w:color w:val="000000" w:themeColor="text1"/>
        </w:rPr>
        <w:fldChar w:fldCharType="separate"/>
      </w:r>
      <w:r w:rsidR="00823073" w:rsidRPr="00111F16">
        <w:rPr>
          <w:noProof/>
          <w:color w:val="000000" w:themeColor="text1"/>
        </w:rPr>
        <w:t>[9]</w:t>
      </w:r>
      <w:r w:rsidR="00CD2DEA" w:rsidRPr="00111F16">
        <w:rPr>
          <w:color w:val="000000" w:themeColor="text1"/>
        </w:rPr>
        <w:fldChar w:fldCharType="end"/>
      </w:r>
      <w:r w:rsidR="00A34DC9" w:rsidRPr="00111F16">
        <w:rPr>
          <w:color w:val="000000" w:themeColor="text1"/>
        </w:rPr>
        <w:t>.</w:t>
      </w:r>
    </w:p>
    <w:p w14:paraId="3C32C120" w14:textId="2077D15B" w:rsidR="00A30135" w:rsidRPr="00111F16" w:rsidRDefault="00974A91">
      <w:pPr>
        <w:rPr>
          <w:color w:val="000000" w:themeColor="text1"/>
        </w:rPr>
      </w:pPr>
      <w:r w:rsidRPr="00111F16">
        <w:rPr>
          <w:color w:val="000000" w:themeColor="text1"/>
        </w:rPr>
        <w:t xml:space="preserve">Whilst monitoring engagement with digital tools is challenging </w:t>
      </w:r>
      <w:r w:rsidR="00CD2DEA" w:rsidRPr="00111F16">
        <w:rPr>
          <w:color w:val="000000" w:themeColor="text1"/>
        </w:rPr>
        <w:fldChar w:fldCharType="begin"/>
      </w:r>
      <w:r w:rsidR="00823073" w:rsidRPr="00111F16">
        <w:rPr>
          <w:color w:val="000000" w:themeColor="text1"/>
        </w:rPr>
        <w:instrText xml:space="preserve"> ADDIN EN.CITE &lt;EndNote&gt;&lt;Cite&gt;&lt;Author&gt;Miller&lt;/Author&gt;&lt;Year&gt;2019&lt;/Year&gt;&lt;RecNum&gt;226&lt;/RecNum&gt;&lt;DisplayText&gt;[10]&lt;/DisplayText&gt;&lt;record&gt;&lt;rec-number&gt;226&lt;/rec-number&gt;&lt;foreign-keys&gt;&lt;key app="EN" db-id="v2paxrztfaepvcetzr1xf9dk55xax5xd9zvv" timestamp="1769166764"&gt;226&lt;/key&gt;&lt;/foreign-keys&gt;&lt;ref-type name="Journal Article"&gt;17&lt;/ref-type&gt;&lt;contributors&gt;&lt;authors&gt;&lt;author&gt;Miller, Sascha&lt;/author&gt;&lt;author&gt;Ainsworth, Ben&lt;/author&gt;&lt;author&gt;Yardley, Lucy&lt;/author&gt;&lt;author&gt;Milton, Alex&lt;/author&gt;&lt;author&gt;Weal, Mark&lt;/author&gt;&lt;author&gt;Smith, Peter&lt;/author&gt;&lt;author&gt;Morrison, Leanne&lt;/author&gt;&lt;/authors&gt;&lt;/contributors&gt;&lt;titles&gt;&lt;title&gt;A Framework for Analyzing and Measuring Usage and Engagement Data (AMUsED) in Digital Interventions: Viewpoint&lt;/title&gt;&lt;secondary-title&gt;J Med Internet Res&lt;/secondary-title&gt;&lt;/titles&gt;&lt;periodical&gt;&lt;full-title&gt;J Med Internet Res&lt;/full-title&gt;&lt;/periodical&gt;&lt;pages&gt;e10966&lt;/pages&gt;&lt;volume&gt;21&lt;/volume&gt;&lt;number&gt;2&lt;/number&gt;&lt;keywords&gt;&lt;keyword&gt;behavioral research&lt;/keyword&gt;&lt;keyword&gt;internet&lt;/keyword&gt;&lt;keyword&gt;health&lt;/keyword&gt;&lt;keyword&gt;patient engagement&lt;/keyword&gt;&lt;keyword&gt;data analysis&lt;/keyword&gt;&lt;/keywords&gt;&lt;dates&gt;&lt;year&gt;2019&lt;/year&gt;&lt;pub-dates&gt;&lt;date&gt;2019/02/15&lt;/date&gt;&lt;/pub-dates&gt;&lt;/dates&gt;&lt;isbn&gt;1438-8871&lt;/isbn&gt;&lt;urls&gt;&lt;related-urls&gt;&lt;url&gt;http://www.jmir.org/2019/2/e10966/&lt;/url&gt;&lt;url&gt;https://doi.org/10.2196/10966&lt;/url&gt;&lt;url&gt;http://www.ncbi.nlm.nih.gov/pubmed/30767905&lt;/url&gt;&lt;/related-urls&gt;&lt;/urls&gt;&lt;electronic-resource-num&gt;10.2196/10966&lt;/electronic-resource-num&gt;&lt;/record&gt;&lt;/Cite&gt;&lt;/EndNote&gt;</w:instrText>
      </w:r>
      <w:r w:rsidR="00CD2DEA" w:rsidRPr="00111F16">
        <w:rPr>
          <w:color w:val="000000" w:themeColor="text1"/>
        </w:rPr>
        <w:fldChar w:fldCharType="separate"/>
      </w:r>
      <w:r w:rsidR="00823073" w:rsidRPr="00111F16">
        <w:rPr>
          <w:noProof/>
          <w:color w:val="000000" w:themeColor="text1"/>
        </w:rPr>
        <w:t>[10]</w:t>
      </w:r>
      <w:r w:rsidR="00CD2DEA" w:rsidRPr="00111F16">
        <w:rPr>
          <w:color w:val="000000" w:themeColor="text1"/>
        </w:rPr>
        <w:fldChar w:fldCharType="end"/>
      </w:r>
      <w:r w:rsidR="008C3DA2" w:rsidRPr="00111F16">
        <w:rPr>
          <w:color w:val="000000" w:themeColor="text1"/>
        </w:rPr>
        <w:t xml:space="preserve">, </w:t>
      </w:r>
      <w:proofErr w:type="spellStart"/>
      <w:r w:rsidR="008C3DA2" w:rsidRPr="00111F16">
        <w:rPr>
          <w:color w:val="000000" w:themeColor="text1"/>
        </w:rPr>
        <w:t>Bonnert</w:t>
      </w:r>
      <w:proofErr w:type="spellEnd"/>
      <w:r w:rsidR="008C3DA2" w:rsidRPr="00111F16">
        <w:rPr>
          <w:color w:val="000000" w:themeColor="text1"/>
        </w:rPr>
        <w:t xml:space="preserve"> et al. were able to reliably measure dose-response via in-depth adherence monitoring.</w:t>
      </w:r>
      <w:r w:rsidRPr="00111F16">
        <w:rPr>
          <w:color w:val="000000" w:themeColor="text1"/>
        </w:rPr>
        <w:t xml:space="preserve"> This interesting analysis highlights the need for long-term follow</w:t>
      </w:r>
      <w:r w:rsidR="001F19AD" w:rsidRPr="00111F16">
        <w:rPr>
          <w:color w:val="000000" w:themeColor="text1"/>
        </w:rPr>
        <w:t xml:space="preserve"> </w:t>
      </w:r>
      <w:r w:rsidRPr="00111F16">
        <w:rPr>
          <w:color w:val="000000" w:themeColor="text1"/>
        </w:rPr>
        <w:t>up of behavioural/psychological therapies, as lifestyle modifications can take time to be embedded</w:t>
      </w:r>
      <w:r w:rsidR="0045362B" w:rsidRPr="00111F16">
        <w:rPr>
          <w:color w:val="000000" w:themeColor="text1"/>
        </w:rPr>
        <w:t>,</w:t>
      </w:r>
      <w:r w:rsidRPr="00111F16">
        <w:rPr>
          <w:color w:val="000000" w:themeColor="text1"/>
        </w:rPr>
        <w:t xml:space="preserve"> and effects can compound substantially for some time after active treatment phases.</w:t>
      </w:r>
    </w:p>
    <w:p w14:paraId="27186D93" w14:textId="3DDD29DC" w:rsidR="005C1ACE" w:rsidRPr="00111F16" w:rsidRDefault="00FB327F">
      <w:pPr>
        <w:rPr>
          <w:color w:val="000000" w:themeColor="text1"/>
        </w:rPr>
      </w:pPr>
      <w:r w:rsidRPr="00111F16">
        <w:rPr>
          <w:color w:val="000000" w:themeColor="text1"/>
        </w:rPr>
        <w:t xml:space="preserve">As </w:t>
      </w:r>
      <w:r w:rsidR="001F3E93" w:rsidRPr="00111F16">
        <w:rPr>
          <w:color w:val="000000" w:themeColor="text1"/>
        </w:rPr>
        <w:t xml:space="preserve">treatment for asthma in primary and secondary care develops to meet the wide-ranging needs of a heterogenous patient group, it may be that evidence-based psychological therapies such as </w:t>
      </w:r>
      <w:r w:rsidR="0045362B" w:rsidRPr="00111F16">
        <w:rPr>
          <w:color w:val="000000" w:themeColor="text1"/>
        </w:rPr>
        <w:t>I</w:t>
      </w:r>
      <w:r w:rsidR="001F3E93" w:rsidRPr="00111F16">
        <w:rPr>
          <w:color w:val="000000" w:themeColor="text1"/>
        </w:rPr>
        <w:t>CBT become part of a package of therapeutic tools that can be personalised for patients</w:t>
      </w:r>
      <w:r w:rsidR="0045362B" w:rsidRPr="00111F16">
        <w:rPr>
          <w:color w:val="000000" w:themeColor="text1"/>
        </w:rPr>
        <w:t>. Such packages</w:t>
      </w:r>
      <w:r w:rsidR="001F3E93" w:rsidRPr="00111F16">
        <w:rPr>
          <w:color w:val="000000" w:themeColor="text1"/>
        </w:rPr>
        <w:t xml:space="preserve"> </w:t>
      </w:r>
      <w:r w:rsidR="0045362B" w:rsidRPr="00111F16">
        <w:rPr>
          <w:color w:val="000000" w:themeColor="text1"/>
        </w:rPr>
        <w:t xml:space="preserve">could be implemented </w:t>
      </w:r>
      <w:r w:rsidR="001F3E93" w:rsidRPr="00111F16">
        <w:rPr>
          <w:color w:val="000000" w:themeColor="text1"/>
        </w:rPr>
        <w:t>using the ‘treatable traits’ model of asthma in which multimodal treatment strategies are used to address pulmonary, extrapulmonary and psychological/behavioural aspects of asthma). As well as</w:t>
      </w:r>
      <w:r w:rsidR="009469EF" w:rsidRPr="00111F16">
        <w:rPr>
          <w:color w:val="000000" w:themeColor="text1"/>
        </w:rPr>
        <w:t xml:space="preserve"> </w:t>
      </w:r>
      <w:r w:rsidR="009469EF" w:rsidRPr="00111F16">
        <w:rPr>
          <w:color w:val="000000" w:themeColor="text1"/>
        </w:rPr>
        <w:fldChar w:fldCharType="begin">
          <w:fldData xml:space="preserve">PEVuZE5vdGU+PENpdGUgQXV0aG9yWWVhcj0iMSI+PEF1dGhvcj5Cb25uZXJ0PC9BdXRob3I+PFll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</w:fldData>
        </w:fldChar>
      </w:r>
      <w:r w:rsidR="00823073" w:rsidRPr="00111F16">
        <w:rPr>
          <w:color w:val="000000" w:themeColor="text1"/>
        </w:rPr>
        <w:instrText xml:space="preserve"> ADDIN EN.CITE </w:instrText>
      </w:r>
      <w:r w:rsidR="00823073" w:rsidRPr="00111F16">
        <w:rPr>
          <w:color w:val="000000" w:themeColor="text1"/>
        </w:rPr>
        <w:fldChar w:fldCharType="begin">
          <w:fldData xml:space="preserve">PEVuZE5vdGU+PENpdGUgQXV0aG9yWWVhcj0iMSI+PEF1dGhvcj5Cb25uZXJ0PC9BdXRob3I+PFll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</w:fldData>
        </w:fldChar>
      </w:r>
      <w:r w:rsidR="00823073" w:rsidRPr="00111F16">
        <w:rPr>
          <w:color w:val="000000" w:themeColor="text1"/>
        </w:rPr>
        <w:instrText xml:space="preserve"> ADDIN EN.CITE.DATA </w:instrText>
      </w:r>
      <w:r w:rsidR="00823073" w:rsidRPr="00111F16">
        <w:rPr>
          <w:color w:val="000000" w:themeColor="text1"/>
        </w:rPr>
      </w:r>
      <w:r w:rsidR="00823073" w:rsidRPr="00111F16">
        <w:rPr>
          <w:color w:val="000000" w:themeColor="text1"/>
        </w:rPr>
        <w:fldChar w:fldCharType="end"/>
      </w:r>
      <w:r w:rsidR="009469EF" w:rsidRPr="00111F16">
        <w:rPr>
          <w:color w:val="000000" w:themeColor="text1"/>
        </w:rPr>
      </w:r>
      <w:r w:rsidR="009469EF" w:rsidRPr="00111F16">
        <w:rPr>
          <w:color w:val="000000" w:themeColor="text1"/>
        </w:rPr>
        <w:fldChar w:fldCharType="separate"/>
      </w:r>
      <w:r w:rsidR="00823073" w:rsidRPr="00111F16">
        <w:rPr>
          <w:noProof/>
          <w:color w:val="000000" w:themeColor="text1"/>
        </w:rPr>
        <w:t>Bonnert, Olén [11]</w:t>
      </w:r>
      <w:r w:rsidR="009469EF" w:rsidRPr="00111F16">
        <w:rPr>
          <w:color w:val="000000" w:themeColor="text1"/>
        </w:rPr>
        <w:fldChar w:fldCharType="end"/>
      </w:r>
      <w:r w:rsidR="0045362B" w:rsidRPr="00111F16">
        <w:rPr>
          <w:color w:val="000000" w:themeColor="text1"/>
        </w:rPr>
        <w:t>,</w:t>
      </w:r>
      <w:r w:rsidR="001F3E93" w:rsidRPr="00111F16">
        <w:rPr>
          <w:color w:val="000000" w:themeColor="text1"/>
        </w:rPr>
        <w:t xml:space="preserve"> recent evidence has demonstrated th</w:t>
      </w:r>
      <w:r w:rsidR="001F19AD" w:rsidRPr="00111F16">
        <w:rPr>
          <w:color w:val="000000" w:themeColor="text1"/>
        </w:rPr>
        <w:t>e</w:t>
      </w:r>
      <w:r w:rsidR="00E54B53" w:rsidRPr="00111F16">
        <w:rPr>
          <w:color w:val="000000" w:themeColor="text1"/>
        </w:rPr>
        <w:t xml:space="preserve"> potential</w:t>
      </w:r>
      <w:r w:rsidR="001F19AD" w:rsidRPr="00111F16">
        <w:rPr>
          <w:color w:val="000000" w:themeColor="text1"/>
        </w:rPr>
        <w:t xml:space="preserve"> utility of</w:t>
      </w:r>
      <w:r w:rsidR="00C7200C" w:rsidRPr="00111F16">
        <w:rPr>
          <w:color w:val="000000" w:themeColor="text1"/>
        </w:rPr>
        <w:t xml:space="preserve"> </w:t>
      </w:r>
      <w:r w:rsidR="001F3E93" w:rsidRPr="00111F16">
        <w:rPr>
          <w:color w:val="000000" w:themeColor="text1"/>
        </w:rPr>
        <w:t>psychological/behavioural self-management treatment including physiotherapy,</w:t>
      </w:r>
      <w:r w:rsidR="00974A91" w:rsidRPr="00111F16">
        <w:rPr>
          <w:color w:val="000000" w:themeColor="text1"/>
        </w:rPr>
        <w:t xml:space="preserve"> physical activity,</w:t>
      </w:r>
      <w:r w:rsidR="00C7200C" w:rsidRPr="00111F16">
        <w:rPr>
          <w:color w:val="000000" w:themeColor="text1"/>
        </w:rPr>
        <w:t xml:space="preserve"> </w:t>
      </w:r>
      <w:r w:rsidR="001F3E93" w:rsidRPr="00111F16">
        <w:rPr>
          <w:color w:val="000000" w:themeColor="text1"/>
        </w:rPr>
        <w:t xml:space="preserve"> medication adherence and other psychological </w:t>
      </w:r>
      <w:r w:rsidR="001F19AD" w:rsidRPr="00111F16">
        <w:rPr>
          <w:color w:val="000000" w:themeColor="text1"/>
        </w:rPr>
        <w:t xml:space="preserve">interventions </w:t>
      </w:r>
      <w:r w:rsidR="001F3E93" w:rsidRPr="00111F16">
        <w:rPr>
          <w:color w:val="000000" w:themeColor="text1"/>
        </w:rPr>
        <w:t>such as mindfulness</w:t>
      </w:r>
      <w:r w:rsidR="009469EF" w:rsidRPr="00111F16">
        <w:rPr>
          <w:color w:val="000000" w:themeColor="text1"/>
        </w:rPr>
        <w:t xml:space="preserve"> </w:t>
      </w:r>
      <w:r w:rsidR="00CD2DEA" w:rsidRPr="00111F16">
        <w:rPr>
          <w:color w:val="000000" w:themeColor="text1"/>
        </w:rPr>
        <w:t xml:space="preserve"> </w:t>
      </w:r>
      <w:r w:rsidR="00CD2DEA" w:rsidRPr="00111F16">
        <w:rPr>
          <w:color w:val="000000" w:themeColor="text1"/>
        </w:rPr>
        <w:fldChar w:fldCharType="begin">
          <w:fldData xml:space="preserve">PEVuZE5vdGU+PENpdGU+PEF1dGhvcj5CcnV0b248L0F1dGhvcj48WWVhcj4yMDE4PC9ZZWFyPjxS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</w:fldData>
        </w:fldChar>
      </w:r>
      <w:r w:rsidR="00823073" w:rsidRPr="00111F16">
        <w:rPr>
          <w:color w:val="000000" w:themeColor="text1"/>
        </w:rPr>
        <w:instrText xml:space="preserve"> ADDIN EN.CITE </w:instrText>
      </w:r>
      <w:r w:rsidR="00823073" w:rsidRPr="00111F16">
        <w:rPr>
          <w:color w:val="000000" w:themeColor="text1"/>
        </w:rPr>
        <w:fldChar w:fldCharType="begin">
          <w:fldData xml:space="preserve">PEVuZE5vdGU+PENpdGU+PEF1dGhvcj5CcnV0b248L0F1dGhvcj48WWVhcj4yMDE4PC9ZZWFyPjxS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</w:fldData>
        </w:fldChar>
      </w:r>
      <w:r w:rsidR="00823073" w:rsidRPr="00111F16">
        <w:rPr>
          <w:color w:val="000000" w:themeColor="text1"/>
        </w:rPr>
        <w:instrText xml:space="preserve"> ADDIN EN.CITE.DATA </w:instrText>
      </w:r>
      <w:r w:rsidR="00823073" w:rsidRPr="00111F16">
        <w:rPr>
          <w:color w:val="000000" w:themeColor="text1"/>
        </w:rPr>
      </w:r>
      <w:r w:rsidR="00823073" w:rsidRPr="00111F16">
        <w:rPr>
          <w:color w:val="000000" w:themeColor="text1"/>
        </w:rPr>
        <w:fldChar w:fldCharType="end"/>
      </w:r>
      <w:r w:rsidR="00CD2DEA" w:rsidRPr="00111F16">
        <w:rPr>
          <w:color w:val="000000" w:themeColor="text1"/>
        </w:rPr>
      </w:r>
      <w:r w:rsidR="00CD2DEA" w:rsidRPr="00111F16">
        <w:rPr>
          <w:color w:val="000000" w:themeColor="text1"/>
        </w:rPr>
        <w:fldChar w:fldCharType="separate"/>
      </w:r>
      <w:r w:rsidR="00823073" w:rsidRPr="00111F16">
        <w:rPr>
          <w:noProof/>
          <w:color w:val="000000" w:themeColor="text1"/>
        </w:rPr>
        <w:t>[12-16]</w:t>
      </w:r>
      <w:r w:rsidR="00CD2DEA" w:rsidRPr="00111F16">
        <w:rPr>
          <w:color w:val="000000" w:themeColor="text1"/>
        </w:rPr>
        <w:fldChar w:fldCharType="end"/>
      </w:r>
      <w:r w:rsidR="001F19AD" w:rsidRPr="00111F16">
        <w:rPr>
          <w:color w:val="000000" w:themeColor="text1"/>
        </w:rPr>
        <w:t>.</w:t>
      </w:r>
      <w:r w:rsidR="00E54B53" w:rsidRPr="00111F16">
        <w:rPr>
          <w:color w:val="000000" w:themeColor="text1"/>
        </w:rPr>
        <w:t xml:space="preserve"> </w:t>
      </w:r>
      <w:r w:rsidR="00C7200C" w:rsidRPr="00111F16">
        <w:rPr>
          <w:color w:val="000000" w:themeColor="text1"/>
        </w:rPr>
        <w:t>T</w:t>
      </w:r>
      <w:r w:rsidR="00E54B53" w:rsidRPr="00111F16">
        <w:rPr>
          <w:color w:val="000000" w:themeColor="text1"/>
        </w:rPr>
        <w:t xml:space="preserve">he overall effectiveness of such </w:t>
      </w:r>
      <w:r w:rsidR="00E54B53" w:rsidRPr="00111F16">
        <w:rPr>
          <w:color w:val="000000" w:themeColor="text1"/>
        </w:rPr>
        <w:lastRenderedPageBreak/>
        <w:t>interventions remains inconclusive, due to a lack of methodological details in publications</w:t>
      </w:r>
      <w:r w:rsidR="00DA3E1E" w:rsidRPr="00111F16">
        <w:rPr>
          <w:color w:val="000000" w:themeColor="text1"/>
        </w:rPr>
        <w:t>,</w:t>
      </w:r>
      <w:r w:rsidR="00E54B53" w:rsidRPr="00111F16">
        <w:rPr>
          <w:color w:val="000000" w:themeColor="text1"/>
        </w:rPr>
        <w:t xml:space="preserve"> </w:t>
      </w:r>
      <w:r w:rsidR="00DA3E1E" w:rsidRPr="00111F16">
        <w:rPr>
          <w:color w:val="000000" w:themeColor="text1"/>
        </w:rPr>
        <w:t>resulting in the</w:t>
      </w:r>
      <w:r w:rsidR="00E54B53" w:rsidRPr="00111F16">
        <w:rPr>
          <w:color w:val="000000" w:themeColor="text1"/>
        </w:rPr>
        <w:t xml:space="preserve"> assess</w:t>
      </w:r>
      <w:r w:rsidR="00DA3E1E" w:rsidRPr="00111F16">
        <w:rPr>
          <w:color w:val="000000" w:themeColor="text1"/>
        </w:rPr>
        <w:t xml:space="preserve">ment </w:t>
      </w:r>
      <w:r w:rsidR="005A41AE" w:rsidRPr="00111F16">
        <w:rPr>
          <w:color w:val="000000" w:themeColor="text1"/>
        </w:rPr>
        <w:t>of</w:t>
      </w:r>
      <w:r w:rsidR="00E54B53" w:rsidRPr="00111F16">
        <w:rPr>
          <w:color w:val="000000" w:themeColor="text1"/>
        </w:rPr>
        <w:t xml:space="preserve"> their quality</w:t>
      </w:r>
      <w:r w:rsidR="005A41AE" w:rsidRPr="00111F16">
        <w:rPr>
          <w:color w:val="000000" w:themeColor="text1"/>
        </w:rPr>
        <w:t xml:space="preserve"> being</w:t>
      </w:r>
      <w:r w:rsidR="00E54B53" w:rsidRPr="00111F16">
        <w:rPr>
          <w:color w:val="000000" w:themeColor="text1"/>
        </w:rPr>
        <w:t xml:space="preserve"> low</w:t>
      </w:r>
      <w:r w:rsidR="009469EF" w:rsidRPr="00111F16">
        <w:rPr>
          <w:color w:val="000000" w:themeColor="text1"/>
        </w:rPr>
        <w:t xml:space="preserve"> </w:t>
      </w:r>
      <w:r w:rsidR="009469EF" w:rsidRPr="00111F16">
        <w:rPr>
          <w:color w:val="000000" w:themeColor="text1"/>
        </w:rPr>
        <w:fldChar w:fldCharType="begin">
          <w:fldData xml:space="preserve">PEVuZE5vdGU+PENpdGU+PEF1dGhvcj5Db29sZXk8L0F1dGhvcj48WWVhcj4yMDIyPC9ZZWFyPjxS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</w:fldData>
        </w:fldChar>
      </w:r>
      <w:r w:rsidR="00823073" w:rsidRPr="00111F16">
        <w:rPr>
          <w:color w:val="000000" w:themeColor="text1"/>
        </w:rPr>
        <w:instrText xml:space="preserve"> ADDIN EN.CITE </w:instrText>
      </w:r>
      <w:r w:rsidR="00823073" w:rsidRPr="00111F16">
        <w:rPr>
          <w:color w:val="000000" w:themeColor="text1"/>
        </w:rPr>
        <w:fldChar w:fldCharType="begin">
          <w:fldData xml:space="preserve">PEVuZE5vdGU+PENpdGU+PEF1dGhvcj5Db29sZXk8L0F1dGhvcj48WWVhcj4yMDIyPC9ZZWFyPjxS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</w:fldData>
        </w:fldChar>
      </w:r>
      <w:r w:rsidR="00823073" w:rsidRPr="00111F16">
        <w:rPr>
          <w:color w:val="000000" w:themeColor="text1"/>
        </w:rPr>
        <w:instrText xml:space="preserve"> ADDIN EN.CITE.DATA </w:instrText>
      </w:r>
      <w:r w:rsidR="00823073" w:rsidRPr="00111F16">
        <w:rPr>
          <w:color w:val="000000" w:themeColor="text1"/>
        </w:rPr>
      </w:r>
      <w:r w:rsidR="00823073" w:rsidRPr="00111F16">
        <w:rPr>
          <w:color w:val="000000" w:themeColor="text1"/>
        </w:rPr>
        <w:fldChar w:fldCharType="end"/>
      </w:r>
      <w:r w:rsidR="009469EF" w:rsidRPr="00111F16">
        <w:rPr>
          <w:color w:val="000000" w:themeColor="text1"/>
        </w:rPr>
      </w:r>
      <w:r w:rsidR="009469EF" w:rsidRPr="00111F16">
        <w:rPr>
          <w:color w:val="000000" w:themeColor="text1"/>
        </w:rPr>
        <w:fldChar w:fldCharType="separate"/>
      </w:r>
      <w:r w:rsidR="00823073" w:rsidRPr="00111F16">
        <w:rPr>
          <w:noProof/>
          <w:color w:val="000000" w:themeColor="text1"/>
        </w:rPr>
        <w:t>[17-19]</w:t>
      </w:r>
      <w:r w:rsidR="009469EF" w:rsidRPr="00111F16">
        <w:rPr>
          <w:color w:val="000000" w:themeColor="text1"/>
        </w:rPr>
        <w:fldChar w:fldCharType="end"/>
      </w:r>
      <w:r w:rsidR="009469EF" w:rsidRPr="00111F16">
        <w:rPr>
          <w:color w:val="000000" w:themeColor="text1"/>
        </w:rPr>
        <w:t>.</w:t>
      </w:r>
    </w:p>
    <w:p w14:paraId="3B09323A" w14:textId="77777777" w:rsidR="0045362B" w:rsidRPr="00111F16" w:rsidRDefault="00181E6F">
      <w:pPr>
        <w:rPr>
          <w:color w:val="000000" w:themeColor="text1"/>
        </w:rPr>
      </w:pPr>
      <w:r w:rsidRPr="00111F16">
        <w:rPr>
          <w:color w:val="000000" w:themeColor="text1"/>
        </w:rPr>
        <w:t>The s</w:t>
      </w:r>
      <w:r w:rsidR="00E562B3" w:rsidRPr="00111F16">
        <w:rPr>
          <w:color w:val="000000" w:themeColor="text1"/>
        </w:rPr>
        <w:t xml:space="preserve">uccess of this trial is </w:t>
      </w:r>
      <w:r w:rsidR="002B47C7" w:rsidRPr="00111F16">
        <w:rPr>
          <w:color w:val="000000" w:themeColor="text1"/>
        </w:rPr>
        <w:t>likely due to the rigorous work the study group performed in previous publications</w:t>
      </w:r>
      <w:r w:rsidR="00462056" w:rsidRPr="00111F16">
        <w:rPr>
          <w:color w:val="000000" w:themeColor="text1"/>
        </w:rPr>
        <w:t xml:space="preserve"> and feasibility work,</w:t>
      </w:r>
      <w:r w:rsidR="002B47C7" w:rsidRPr="00111F16">
        <w:rPr>
          <w:color w:val="000000" w:themeColor="text1"/>
        </w:rPr>
        <w:t xml:space="preserve"> whereby they </w:t>
      </w:r>
      <w:r w:rsidR="00974A91" w:rsidRPr="00111F16">
        <w:rPr>
          <w:color w:val="000000" w:themeColor="text1"/>
        </w:rPr>
        <w:t xml:space="preserve">worked in partnership with patients and stakeholders to </w:t>
      </w:r>
      <w:r w:rsidR="00EF2FE0" w:rsidRPr="00111F16">
        <w:rPr>
          <w:color w:val="000000" w:themeColor="text1"/>
        </w:rPr>
        <w:t xml:space="preserve">develop and iteratively refine the </w:t>
      </w:r>
      <w:proofErr w:type="gramStart"/>
      <w:r w:rsidR="00EF2FE0" w:rsidRPr="00111F16">
        <w:rPr>
          <w:color w:val="000000" w:themeColor="text1"/>
        </w:rPr>
        <w:t>intervention, and</w:t>
      </w:r>
      <w:proofErr w:type="gramEnd"/>
      <w:r w:rsidR="00EF2FE0" w:rsidRPr="00111F16">
        <w:rPr>
          <w:color w:val="000000" w:themeColor="text1"/>
        </w:rPr>
        <w:t xml:space="preserve"> </w:t>
      </w:r>
      <w:r w:rsidR="006036E4" w:rsidRPr="00111F16">
        <w:rPr>
          <w:color w:val="000000" w:themeColor="text1"/>
        </w:rPr>
        <w:t>validated novel outcomes which were subsequently used in this study</w:t>
      </w:r>
      <w:r w:rsidR="00974A91" w:rsidRPr="00111F16">
        <w:rPr>
          <w:color w:val="000000" w:themeColor="text1"/>
        </w:rPr>
        <w:t>.</w:t>
      </w:r>
    </w:p>
    <w:p w14:paraId="61880692" w14:textId="68345762" w:rsidR="00945311" w:rsidRPr="00111F16" w:rsidRDefault="00974A91">
      <w:pPr>
        <w:rPr>
          <w:color w:val="000000" w:themeColor="text1"/>
        </w:rPr>
      </w:pPr>
      <w:r w:rsidRPr="00111F16">
        <w:rPr>
          <w:color w:val="000000" w:themeColor="text1"/>
        </w:rPr>
        <w:t xml:space="preserve">This </w:t>
      </w:r>
      <w:r w:rsidR="00064749" w:rsidRPr="00111F16">
        <w:rPr>
          <w:color w:val="000000" w:themeColor="text1"/>
        </w:rPr>
        <w:t xml:space="preserve">well-conducted study </w:t>
      </w:r>
      <w:r w:rsidRPr="00111F16">
        <w:rPr>
          <w:color w:val="000000" w:themeColor="text1"/>
        </w:rPr>
        <w:t xml:space="preserve">has </w:t>
      </w:r>
      <w:r w:rsidR="00F96D4A" w:rsidRPr="00111F16">
        <w:rPr>
          <w:color w:val="000000" w:themeColor="text1"/>
        </w:rPr>
        <w:t>relevance to current healthcare agenda</w:t>
      </w:r>
      <w:r w:rsidR="009D57E6" w:rsidRPr="00111F16">
        <w:rPr>
          <w:color w:val="000000" w:themeColor="text1"/>
        </w:rPr>
        <w:t>, highlight</w:t>
      </w:r>
      <w:r w:rsidRPr="00111F16">
        <w:rPr>
          <w:color w:val="000000" w:themeColor="text1"/>
        </w:rPr>
        <w:t>ing</w:t>
      </w:r>
      <w:r w:rsidR="009D57E6" w:rsidRPr="00111F16">
        <w:rPr>
          <w:color w:val="000000" w:themeColor="text1"/>
        </w:rPr>
        <w:t xml:space="preserve"> the necessity of </w:t>
      </w:r>
      <w:r w:rsidRPr="00111F16">
        <w:rPr>
          <w:color w:val="000000" w:themeColor="text1"/>
        </w:rPr>
        <w:t xml:space="preserve">effectively delivering </w:t>
      </w:r>
      <w:r w:rsidR="0081497E" w:rsidRPr="00111F16">
        <w:rPr>
          <w:color w:val="000000" w:themeColor="text1"/>
        </w:rPr>
        <w:t xml:space="preserve">multidisciplinary care </w:t>
      </w:r>
      <w:r w:rsidRPr="00111F16">
        <w:rPr>
          <w:color w:val="000000" w:themeColor="text1"/>
        </w:rPr>
        <w:t>for people with asthma.</w:t>
      </w:r>
    </w:p>
    <w:p w14:paraId="3F796E6B" w14:textId="77777777" w:rsidR="00A5615E" w:rsidRPr="00111F16" w:rsidRDefault="00A5615E">
      <w:pPr>
        <w:rPr>
          <w:color w:val="000000" w:themeColor="text1"/>
        </w:rPr>
      </w:pPr>
    </w:p>
    <w:p w14:paraId="53615A1B" w14:textId="77777777" w:rsidR="00611D8A" w:rsidRPr="001D2CAE" w:rsidRDefault="00611D8A" w:rsidP="00D37A8B">
      <w:pPr>
        <w:jc w:val="center"/>
        <w:rPr>
          <w:b/>
          <w:bCs/>
        </w:rPr>
        <w:sectPr w:rsidR="00611D8A" w:rsidRPr="001D2CAE">
          <w:pgSz w:w="11906" w:h="16838"/>
          <w:pgMar w:top="1440" w:right="1440" w:bottom="1440" w:left="1440" w:header="708" w:footer="708" w:gutter="0"/>
          <w:cols w:space="708"/>
          <w:docGrid w:linePitch="360"/>
        </w:sectPr>
      </w:pPr>
    </w:p>
    <w:p w14:paraId="4E2F7F3C" w14:textId="5D4852D6" w:rsidR="00A5615E" w:rsidRPr="001D2CAE" w:rsidRDefault="00F345FA" w:rsidP="00D37A8B">
      <w:pPr>
        <w:jc w:val="center"/>
        <w:rPr>
          <w:b/>
          <w:bCs/>
        </w:rPr>
      </w:pPr>
      <w:r w:rsidRPr="001D2CAE">
        <w:rPr>
          <w:b/>
          <w:bCs/>
        </w:rPr>
        <w:lastRenderedPageBreak/>
        <w:t>References</w:t>
      </w:r>
    </w:p>
    <w:p w14:paraId="26CB2849" w14:textId="77777777" w:rsidR="00823073" w:rsidRPr="00823073" w:rsidRDefault="00A5615E" w:rsidP="00111F16">
      <w:pPr>
        <w:pStyle w:val="EndNoteBibliography"/>
        <w:spacing w:after="0"/>
        <w:ind w:left="720" w:hanging="720"/>
        <w:rPr>
          <w:noProof/>
        </w:rPr>
      </w:pPr>
      <w:r w:rsidRPr="001D2CAE">
        <w:fldChar w:fldCharType="begin"/>
      </w:r>
      <w:r w:rsidRPr="001D2CAE">
        <w:instrText xml:space="preserve"> ADDIN EN.REFLIST </w:instrText>
      </w:r>
      <w:r w:rsidRPr="001D2CAE">
        <w:fldChar w:fldCharType="separate"/>
      </w:r>
      <w:r w:rsidR="00823073" w:rsidRPr="00823073">
        <w:rPr>
          <w:noProof/>
        </w:rPr>
        <w:t>1.</w:t>
      </w:r>
      <w:r w:rsidR="00823073" w:rsidRPr="00823073">
        <w:rPr>
          <w:noProof/>
        </w:rPr>
        <w:tab/>
        <w:t>Yuan L, Tao J, Wang J, She W, Zou Y, Li R, et al. Global, regional, national burden of asthma from 1990 to 2021, with projections of incidence to 2050: a systematic analysis of the global burden of disease study 2021. eClinicalMedicine. 2025;80.</w:t>
      </w:r>
    </w:p>
    <w:p w14:paraId="0037509C" w14:textId="77777777" w:rsidR="00823073" w:rsidRPr="00823073" w:rsidRDefault="00823073" w:rsidP="00111F16">
      <w:pPr>
        <w:pStyle w:val="EndNoteBibliography"/>
        <w:spacing w:after="0"/>
        <w:ind w:left="720" w:hanging="720"/>
        <w:rPr>
          <w:noProof/>
        </w:rPr>
      </w:pPr>
      <w:r w:rsidRPr="00823073">
        <w:rPr>
          <w:noProof/>
        </w:rPr>
        <w:t>2.</w:t>
      </w:r>
      <w:r w:rsidRPr="00823073">
        <w:rPr>
          <w:noProof/>
        </w:rPr>
        <w:tab/>
        <w:t>Ye G, Baldwin DS, Hou R. Anxiety in asthma: a systematic review and meta-analysis. Psychol Med. 2021;51(1):11-20.</w:t>
      </w:r>
    </w:p>
    <w:p w14:paraId="3FB7B9A1" w14:textId="77777777" w:rsidR="00823073" w:rsidRPr="00823073" w:rsidRDefault="00823073" w:rsidP="00111F16">
      <w:pPr>
        <w:pStyle w:val="EndNoteBibliography"/>
        <w:spacing w:after="0"/>
        <w:ind w:left="720" w:hanging="720"/>
        <w:rPr>
          <w:noProof/>
        </w:rPr>
      </w:pPr>
      <w:r w:rsidRPr="00823073">
        <w:rPr>
          <w:noProof/>
        </w:rPr>
        <w:t>3.</w:t>
      </w:r>
      <w:r w:rsidRPr="00823073">
        <w:rPr>
          <w:noProof/>
        </w:rPr>
        <w:tab/>
        <w:t>Ritz T, Rosenkranz MA, Celedón JC, Davenport PW, Djukanovic R, Feldman JM, et al. Asthma: Biomedical and Psychobiological Perspectives. Biopsychosoc Sci Med. 2025;87(7):428-44.</w:t>
      </w:r>
    </w:p>
    <w:p w14:paraId="26D2972E" w14:textId="77777777" w:rsidR="00823073" w:rsidRPr="00823073" w:rsidRDefault="00823073" w:rsidP="00111F16">
      <w:pPr>
        <w:pStyle w:val="EndNoteBibliography"/>
        <w:spacing w:after="0"/>
        <w:ind w:left="720" w:hanging="720"/>
        <w:rPr>
          <w:noProof/>
        </w:rPr>
      </w:pPr>
      <w:r w:rsidRPr="00823073">
        <w:rPr>
          <w:noProof/>
        </w:rPr>
        <w:t>4.</w:t>
      </w:r>
      <w:r w:rsidRPr="00823073">
        <w:rPr>
          <w:noProof/>
        </w:rPr>
        <w:tab/>
        <w:t>Freitas J, Novais F. Review on the relationship of asthma and mental disorders. Personalized Medicine in Psychiatry. 2025;51-52:100157.</w:t>
      </w:r>
    </w:p>
    <w:p w14:paraId="7328D2C9" w14:textId="77777777" w:rsidR="00823073" w:rsidRPr="00823073" w:rsidRDefault="00823073" w:rsidP="00111F16">
      <w:pPr>
        <w:pStyle w:val="EndNoteBibliography"/>
        <w:spacing w:after="0"/>
        <w:ind w:left="720" w:hanging="720"/>
        <w:rPr>
          <w:noProof/>
        </w:rPr>
      </w:pPr>
      <w:r w:rsidRPr="00823073">
        <w:rPr>
          <w:noProof/>
        </w:rPr>
        <w:t>5.</w:t>
      </w:r>
      <w:r w:rsidRPr="00823073">
        <w:rPr>
          <w:noProof/>
        </w:rPr>
        <w:tab/>
        <w:t>Yorke J, Adair P, Doyle A-M, Dubrow-Marshall L, Fleming S, Holmes L, et al. A randomised controlled feasibility trial of Group Cognitive Behavioural Therapy for people with severe asthma. Journal of Asthma. 2017;54(5):543-54.</w:t>
      </w:r>
    </w:p>
    <w:p w14:paraId="0B5785E2" w14:textId="77777777" w:rsidR="00823073" w:rsidRPr="00823073" w:rsidRDefault="00823073" w:rsidP="00111F16">
      <w:pPr>
        <w:pStyle w:val="EndNoteBibliography"/>
        <w:spacing w:after="0"/>
        <w:ind w:left="720" w:hanging="720"/>
        <w:rPr>
          <w:noProof/>
        </w:rPr>
      </w:pPr>
      <w:r w:rsidRPr="00823073">
        <w:rPr>
          <w:noProof/>
        </w:rPr>
        <w:t>6.</w:t>
      </w:r>
      <w:r w:rsidRPr="00823073">
        <w:rPr>
          <w:noProof/>
        </w:rPr>
        <w:tab/>
        <w:t>Ainsworth B, Greenwell K, Stuart B, Raftery J, Mair F, Bruton A, et al. Feasibility trial of a digital self-management intervention ‘My Breathing Matters’ to improve asthma-related quality of life for UK primary care patients with asthma. BMJ Open. 2019;9(11):e032465.</w:t>
      </w:r>
    </w:p>
    <w:p w14:paraId="03277CEC" w14:textId="77777777" w:rsidR="00823073" w:rsidRPr="00823073" w:rsidRDefault="00823073" w:rsidP="00111F16">
      <w:pPr>
        <w:pStyle w:val="EndNoteBibliography"/>
        <w:spacing w:after="0"/>
        <w:ind w:left="720" w:hanging="720"/>
        <w:rPr>
          <w:noProof/>
        </w:rPr>
      </w:pPr>
      <w:r w:rsidRPr="00823073">
        <w:rPr>
          <w:noProof/>
        </w:rPr>
        <w:t>7.</w:t>
      </w:r>
      <w:r w:rsidRPr="00823073">
        <w:rPr>
          <w:noProof/>
        </w:rPr>
        <w:tab/>
        <w:t>Department of Health and Social Care; Prime Minister’s Office DSTRHSKSKKMTRHWSM. 10 Year Health Plan for England: fit for the future. UK Government. 2025.</w:t>
      </w:r>
    </w:p>
    <w:p w14:paraId="1DA1F972" w14:textId="77777777" w:rsidR="00823073" w:rsidRPr="00823073" w:rsidRDefault="00823073" w:rsidP="00111F16">
      <w:pPr>
        <w:pStyle w:val="EndNoteBibliography"/>
        <w:spacing w:after="0"/>
        <w:ind w:left="720" w:hanging="720"/>
        <w:rPr>
          <w:noProof/>
        </w:rPr>
      </w:pPr>
      <w:r w:rsidRPr="00823073">
        <w:rPr>
          <w:noProof/>
        </w:rPr>
        <w:t>8.</w:t>
      </w:r>
      <w:r w:rsidRPr="00823073">
        <w:rPr>
          <w:noProof/>
        </w:rPr>
        <w:tab/>
        <w:t>Bonnert M, Nash S, Andersson EM, Bergström SEE, Görling J, Janson C, et al. Online cognitive behaviour therapy for asthma-related anxiety: a randomised controlled trial. Thorax. 2026.</w:t>
      </w:r>
    </w:p>
    <w:p w14:paraId="03DFA0E8" w14:textId="77777777" w:rsidR="00823073" w:rsidRPr="00823073" w:rsidRDefault="00823073" w:rsidP="00111F16">
      <w:pPr>
        <w:pStyle w:val="EndNoteBibliography"/>
        <w:spacing w:after="0"/>
        <w:ind w:left="720" w:hanging="720"/>
        <w:rPr>
          <w:noProof/>
        </w:rPr>
      </w:pPr>
      <w:r w:rsidRPr="00823073">
        <w:rPr>
          <w:noProof/>
        </w:rPr>
        <w:t>9.</w:t>
      </w:r>
      <w:r w:rsidRPr="00823073">
        <w:rPr>
          <w:noProof/>
        </w:rPr>
        <w:tab/>
        <w:t>Hudson-Colby JJ, Lewis A, Varkonyi-Sepp J, Ainsworth B, Freeman A, Day A, et al. Understanding the impact of breathing pattern disorders in difficult-to-treat asthma. Expert Review of Respiratory Medicine. 2024;18(10):777-88.</w:t>
      </w:r>
    </w:p>
    <w:p w14:paraId="2196A744" w14:textId="77777777" w:rsidR="00823073" w:rsidRPr="00823073" w:rsidRDefault="00823073" w:rsidP="00111F16">
      <w:pPr>
        <w:pStyle w:val="EndNoteBibliography"/>
        <w:spacing w:after="0"/>
        <w:ind w:left="720" w:hanging="720"/>
        <w:rPr>
          <w:noProof/>
        </w:rPr>
      </w:pPr>
      <w:r w:rsidRPr="00823073">
        <w:rPr>
          <w:noProof/>
        </w:rPr>
        <w:t>10.</w:t>
      </w:r>
      <w:r w:rsidRPr="00823073">
        <w:rPr>
          <w:noProof/>
        </w:rPr>
        <w:tab/>
        <w:t>Miller S, Ainsworth B, Yardley L, Milton A, Weal M, Smith P, et al. A Framework for Analyzing and Measuring Usage and Engagement Data (AMUsED) in Digital Interventions: Viewpoint. J Med Internet Res. 2019;21(2):e10966.</w:t>
      </w:r>
    </w:p>
    <w:p w14:paraId="12A9C65A" w14:textId="77777777" w:rsidR="00823073" w:rsidRPr="00823073" w:rsidRDefault="00823073" w:rsidP="00111F16">
      <w:pPr>
        <w:pStyle w:val="EndNoteBibliography"/>
        <w:spacing w:after="0"/>
        <w:ind w:left="720" w:hanging="720"/>
        <w:rPr>
          <w:noProof/>
        </w:rPr>
      </w:pPr>
      <w:r w:rsidRPr="00823073">
        <w:rPr>
          <w:noProof/>
        </w:rPr>
        <w:t>11.</w:t>
      </w:r>
      <w:r w:rsidRPr="00823073">
        <w:rPr>
          <w:noProof/>
        </w:rPr>
        <w:tab/>
        <w:t>Bonnert M, Olén O, Lalouni M, Benninga MA, Bottai M, Engelbrektsson J, et al. Internet-Delivered Cognitive Behavior Therapy for Adolescents With Irritable Bowel Syndrome: A Randomized Controlled Trial. Am J Gastroenterol. 2017;112(1):152-62.</w:t>
      </w:r>
    </w:p>
    <w:p w14:paraId="2B027E18" w14:textId="77777777" w:rsidR="00823073" w:rsidRPr="00823073" w:rsidRDefault="00823073" w:rsidP="00111F16">
      <w:pPr>
        <w:pStyle w:val="EndNoteBibliography"/>
        <w:spacing w:after="0"/>
        <w:ind w:left="720" w:hanging="720"/>
        <w:rPr>
          <w:noProof/>
        </w:rPr>
      </w:pPr>
      <w:r w:rsidRPr="00823073">
        <w:rPr>
          <w:noProof/>
        </w:rPr>
        <w:t>12.</w:t>
      </w:r>
      <w:r w:rsidRPr="00823073">
        <w:rPr>
          <w:noProof/>
        </w:rPr>
        <w:tab/>
        <w:t>Bruton A, Lee A, Yardley L, Raftery J, Arden-Close E, Kirby S, et al. Physiotherapy breathing retraining for asthma: a randomised controlled trial. The Lancet Respiratory Medicine. 2018;6(1):19-28.</w:t>
      </w:r>
    </w:p>
    <w:p w14:paraId="7AF94271" w14:textId="77777777" w:rsidR="00823073" w:rsidRPr="00823073" w:rsidRDefault="00823073" w:rsidP="00111F16">
      <w:pPr>
        <w:pStyle w:val="EndNoteBibliography"/>
        <w:spacing w:after="0"/>
        <w:ind w:left="720" w:hanging="720"/>
        <w:rPr>
          <w:noProof/>
        </w:rPr>
      </w:pPr>
      <w:r w:rsidRPr="00823073">
        <w:rPr>
          <w:noProof/>
        </w:rPr>
        <w:t>13.</w:t>
      </w:r>
      <w:r w:rsidRPr="00823073">
        <w:rPr>
          <w:noProof/>
        </w:rPr>
        <w:tab/>
        <w:t>Easton S, Ainsworth B, Thomas M, Latter S, Knibb R, Cook A, et al. Planning a digital intervention for adolescents with asthma (BREATHE4T): A theory-, evidence- and Person-Based Approach to identify key behavioural issues. Pediatric Pulmonology. 2022;57(11):2589-602.</w:t>
      </w:r>
    </w:p>
    <w:p w14:paraId="32106631" w14:textId="77777777" w:rsidR="00823073" w:rsidRPr="00823073" w:rsidRDefault="00823073" w:rsidP="00111F16">
      <w:pPr>
        <w:pStyle w:val="EndNoteBibliography"/>
        <w:spacing w:after="0"/>
        <w:ind w:left="720" w:hanging="720"/>
        <w:rPr>
          <w:noProof/>
        </w:rPr>
      </w:pPr>
      <w:r w:rsidRPr="00823073">
        <w:rPr>
          <w:noProof/>
        </w:rPr>
        <w:t>14.</w:t>
      </w:r>
      <w:r w:rsidRPr="00823073">
        <w:rPr>
          <w:noProof/>
        </w:rPr>
        <w:tab/>
        <w:t>Micozzi S, Gajate Fernández P, Sánchez López P, Laiseca García J, Pérez Rivas FJ. Impact of Physical Exercise on Adult Asthma Control: A Randomized Clinical Trial. Healthcare. 2025;13(20):2634.</w:t>
      </w:r>
    </w:p>
    <w:p w14:paraId="65E42DA1" w14:textId="77777777" w:rsidR="00823073" w:rsidRPr="00823073" w:rsidRDefault="00823073" w:rsidP="00111F16">
      <w:pPr>
        <w:pStyle w:val="EndNoteBibliography"/>
        <w:spacing w:after="0"/>
        <w:ind w:left="720" w:hanging="720"/>
        <w:rPr>
          <w:noProof/>
        </w:rPr>
      </w:pPr>
      <w:r w:rsidRPr="00823073">
        <w:rPr>
          <w:noProof/>
        </w:rPr>
        <w:lastRenderedPageBreak/>
        <w:t>15.</w:t>
      </w:r>
      <w:r w:rsidRPr="00823073">
        <w:rPr>
          <w:noProof/>
        </w:rPr>
        <w:tab/>
        <w:t>Higgins ET, Davidson RJ, Busse WW, Klaus DR, Bednarek GT, Goldman RI, et al. Clinically relevant effects of Mindfulness-Based Stress Reduction in individuals with asthma. Brain Behav Immun Health. 2022;25:100509.</w:t>
      </w:r>
    </w:p>
    <w:p w14:paraId="7B088BAF" w14:textId="77777777" w:rsidR="00823073" w:rsidRPr="00823073" w:rsidRDefault="00823073" w:rsidP="00111F16">
      <w:pPr>
        <w:pStyle w:val="EndNoteBibliography"/>
        <w:spacing w:after="0"/>
        <w:ind w:left="720" w:hanging="720"/>
        <w:rPr>
          <w:noProof/>
        </w:rPr>
      </w:pPr>
      <w:r w:rsidRPr="00823073">
        <w:rPr>
          <w:noProof/>
        </w:rPr>
        <w:t>16.</w:t>
      </w:r>
      <w:r w:rsidRPr="00823073">
        <w:rPr>
          <w:noProof/>
        </w:rPr>
        <w:tab/>
        <w:t>Ainsworth B, Stanescu S, Stuart B, Russell D, Liddiard M, Djukanovic R, et al. A feasibility trial of a digital mindfulness-based intervention to improve asthma-related quality of life for primary care patients with asthma. Journal of Behavioral Medicine. 2022;45(1):133-47.</w:t>
      </w:r>
    </w:p>
    <w:p w14:paraId="67293EEB" w14:textId="77777777" w:rsidR="00823073" w:rsidRPr="00823073" w:rsidRDefault="00823073" w:rsidP="00111F16">
      <w:pPr>
        <w:pStyle w:val="EndNoteBibliography"/>
        <w:spacing w:after="0"/>
        <w:ind w:left="720" w:hanging="720"/>
        <w:rPr>
          <w:noProof/>
        </w:rPr>
      </w:pPr>
      <w:r w:rsidRPr="00823073">
        <w:rPr>
          <w:noProof/>
        </w:rPr>
        <w:t>17.</w:t>
      </w:r>
      <w:r w:rsidRPr="00823073">
        <w:rPr>
          <w:noProof/>
        </w:rPr>
        <w:tab/>
        <w:t>Cooley C, Park Y, Ajilore O, Leow A, Nyenhuis SM. Impact of interventions targeting anxiety and depression in adults with asthma. J Asthma. 2022;59(2):273-87.</w:t>
      </w:r>
    </w:p>
    <w:p w14:paraId="07BFDAE5" w14:textId="77777777" w:rsidR="00823073" w:rsidRPr="00823073" w:rsidRDefault="00823073" w:rsidP="00111F16">
      <w:pPr>
        <w:pStyle w:val="EndNoteBibliography"/>
        <w:spacing w:after="0"/>
        <w:ind w:left="720" w:hanging="720"/>
        <w:rPr>
          <w:noProof/>
        </w:rPr>
      </w:pPr>
      <w:r w:rsidRPr="00823073">
        <w:rPr>
          <w:noProof/>
        </w:rPr>
        <w:t>18.</w:t>
      </w:r>
      <w:r w:rsidRPr="00823073">
        <w:rPr>
          <w:noProof/>
        </w:rPr>
        <w:tab/>
        <w:t>Maselli DJ, Sherratt J, Adams SG. Comorbidities and multimorbidity in asthma. Curr Opin Pulm Med. 2025;31(3):270-8.</w:t>
      </w:r>
    </w:p>
    <w:p w14:paraId="5846EEAF" w14:textId="77777777" w:rsidR="00823073" w:rsidRPr="00823073" w:rsidRDefault="00823073" w:rsidP="00111F16">
      <w:pPr>
        <w:pStyle w:val="EndNoteBibliography"/>
        <w:ind w:left="720" w:hanging="720"/>
        <w:rPr>
          <w:noProof/>
        </w:rPr>
      </w:pPr>
      <w:r w:rsidRPr="00823073">
        <w:rPr>
          <w:noProof/>
        </w:rPr>
        <w:t>19.</w:t>
      </w:r>
      <w:r w:rsidRPr="00823073">
        <w:rPr>
          <w:noProof/>
        </w:rPr>
        <w:tab/>
        <w:t>Yorke J, Fleming SL, Shuldham C. Psychological interventions for adults with asthma: a systematic review. Respir Med. 2007;101(1):1-14.</w:t>
      </w:r>
    </w:p>
    <w:p w14:paraId="4C5B71D4" w14:textId="663D49D9" w:rsidR="002C0B53" w:rsidRPr="001D2CAE" w:rsidRDefault="00A5615E">
      <w:r w:rsidRPr="001D2CAE">
        <w:fldChar w:fldCharType="end"/>
      </w:r>
    </w:p>
    <w:sectPr w:rsidR="002C0B53" w:rsidRPr="001D2C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6D75DC"/>
    <w:multiLevelType w:val="hybridMultilevel"/>
    <w:tmpl w:val="EB7EFF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868116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ptos&lt;/FontName&gt;&lt;FontSize&gt;12&lt;/FontSize&gt;&lt;ReflistTitle&gt;&lt;/ReflistTitle&gt;&lt;StartingRefnum&gt;1&lt;/StartingRefnum&gt;&lt;FirstLineIndent&gt;0&lt;/FirstLineIndent&gt;&lt;HangingIndent&gt;70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paxrztfaepvcetzr1xf9dk55xax5xd9zvv&quot;&gt;Nathan_PhD&lt;record-ids&gt;&lt;item&gt;131&lt;/item&gt;&lt;item&gt;219&lt;/item&gt;&lt;item&gt;220&lt;/item&gt;&lt;item&gt;221&lt;/item&gt;&lt;item&gt;222&lt;/item&gt;&lt;item&gt;223&lt;/item&gt;&lt;item&gt;224&lt;/item&gt;&lt;item&gt;225&lt;/item&gt;&lt;item&gt;226&lt;/item&gt;&lt;item&gt;227&lt;/item&gt;&lt;item&gt;228&lt;/item&gt;&lt;item&gt;229&lt;/item&gt;&lt;item&gt;230&lt;/item&gt;&lt;item&gt;248&lt;/item&gt;&lt;item&gt;249&lt;/item&gt;&lt;item&gt;250&lt;/item&gt;&lt;item&gt;251&lt;/item&gt;&lt;item&gt;252&lt;/item&gt;&lt;item&gt;260&lt;/item&gt;&lt;/record-ids&gt;&lt;/item&gt;&lt;/Libraries&gt;"/>
    <w:docVar w:name="EN.UseJSCitationFormat" w:val="False"/>
  </w:docVars>
  <w:rsids>
    <w:rsidRoot w:val="00940365"/>
    <w:rsid w:val="000060BE"/>
    <w:rsid w:val="000246E7"/>
    <w:rsid w:val="0004648B"/>
    <w:rsid w:val="000615E8"/>
    <w:rsid w:val="00064749"/>
    <w:rsid w:val="000706B4"/>
    <w:rsid w:val="000750D3"/>
    <w:rsid w:val="0008127C"/>
    <w:rsid w:val="000856ED"/>
    <w:rsid w:val="000D01A0"/>
    <w:rsid w:val="000E1A84"/>
    <w:rsid w:val="00106431"/>
    <w:rsid w:val="00111F16"/>
    <w:rsid w:val="00114D09"/>
    <w:rsid w:val="0011518B"/>
    <w:rsid w:val="00137093"/>
    <w:rsid w:val="0013741B"/>
    <w:rsid w:val="00181E6F"/>
    <w:rsid w:val="001825CA"/>
    <w:rsid w:val="00187C6A"/>
    <w:rsid w:val="00193721"/>
    <w:rsid w:val="001B144C"/>
    <w:rsid w:val="001C589E"/>
    <w:rsid w:val="001D2CAE"/>
    <w:rsid w:val="001D641C"/>
    <w:rsid w:val="001F19AD"/>
    <w:rsid w:val="001F2B74"/>
    <w:rsid w:val="001F3E93"/>
    <w:rsid w:val="00200E02"/>
    <w:rsid w:val="0021330B"/>
    <w:rsid w:val="00236E40"/>
    <w:rsid w:val="002611DE"/>
    <w:rsid w:val="002728FB"/>
    <w:rsid w:val="00273DD9"/>
    <w:rsid w:val="00295A15"/>
    <w:rsid w:val="002979C9"/>
    <w:rsid w:val="002A045C"/>
    <w:rsid w:val="002B47C7"/>
    <w:rsid w:val="002C0B53"/>
    <w:rsid w:val="002C2579"/>
    <w:rsid w:val="002D35C3"/>
    <w:rsid w:val="002D7BA4"/>
    <w:rsid w:val="003057D4"/>
    <w:rsid w:val="00317D22"/>
    <w:rsid w:val="00326249"/>
    <w:rsid w:val="00332A41"/>
    <w:rsid w:val="00345E98"/>
    <w:rsid w:val="003517D2"/>
    <w:rsid w:val="00357023"/>
    <w:rsid w:val="00363B66"/>
    <w:rsid w:val="003A3007"/>
    <w:rsid w:val="003B3703"/>
    <w:rsid w:val="003D72DE"/>
    <w:rsid w:val="00435E45"/>
    <w:rsid w:val="00436746"/>
    <w:rsid w:val="00437057"/>
    <w:rsid w:val="0045362B"/>
    <w:rsid w:val="00462056"/>
    <w:rsid w:val="00462F27"/>
    <w:rsid w:val="00482FAF"/>
    <w:rsid w:val="00491EF9"/>
    <w:rsid w:val="004955C1"/>
    <w:rsid w:val="004A0169"/>
    <w:rsid w:val="004A249A"/>
    <w:rsid w:val="004C6063"/>
    <w:rsid w:val="004D3781"/>
    <w:rsid w:val="004D493F"/>
    <w:rsid w:val="004E10EF"/>
    <w:rsid w:val="004E5B30"/>
    <w:rsid w:val="004E786C"/>
    <w:rsid w:val="005045E8"/>
    <w:rsid w:val="00513E80"/>
    <w:rsid w:val="0057045F"/>
    <w:rsid w:val="00570B59"/>
    <w:rsid w:val="005718CD"/>
    <w:rsid w:val="00574EA4"/>
    <w:rsid w:val="0057626E"/>
    <w:rsid w:val="00594D23"/>
    <w:rsid w:val="005A1A1F"/>
    <w:rsid w:val="005A322A"/>
    <w:rsid w:val="005A41AE"/>
    <w:rsid w:val="005B4A0C"/>
    <w:rsid w:val="005B4D97"/>
    <w:rsid w:val="005C1ACE"/>
    <w:rsid w:val="005C4ED2"/>
    <w:rsid w:val="005C7F4B"/>
    <w:rsid w:val="005D3A1E"/>
    <w:rsid w:val="005D3E2F"/>
    <w:rsid w:val="005E2434"/>
    <w:rsid w:val="005E59ED"/>
    <w:rsid w:val="005E6950"/>
    <w:rsid w:val="005E753C"/>
    <w:rsid w:val="00600A2D"/>
    <w:rsid w:val="006036E4"/>
    <w:rsid w:val="00611D8A"/>
    <w:rsid w:val="0061230B"/>
    <w:rsid w:val="00613E10"/>
    <w:rsid w:val="00640389"/>
    <w:rsid w:val="006435CF"/>
    <w:rsid w:val="00650071"/>
    <w:rsid w:val="00650DF6"/>
    <w:rsid w:val="00651538"/>
    <w:rsid w:val="00692CBB"/>
    <w:rsid w:val="00694714"/>
    <w:rsid w:val="006969B9"/>
    <w:rsid w:val="006B537F"/>
    <w:rsid w:val="006D3335"/>
    <w:rsid w:val="006D779D"/>
    <w:rsid w:val="006E7E68"/>
    <w:rsid w:val="006F13D1"/>
    <w:rsid w:val="00722085"/>
    <w:rsid w:val="007226AE"/>
    <w:rsid w:val="00722998"/>
    <w:rsid w:val="00753C80"/>
    <w:rsid w:val="0077448D"/>
    <w:rsid w:val="00796307"/>
    <w:rsid w:val="007B4E8F"/>
    <w:rsid w:val="007C29C3"/>
    <w:rsid w:val="007C5B3D"/>
    <w:rsid w:val="007C69A8"/>
    <w:rsid w:val="007E5DE3"/>
    <w:rsid w:val="007E7A35"/>
    <w:rsid w:val="007F1EE8"/>
    <w:rsid w:val="0081497E"/>
    <w:rsid w:val="008225A0"/>
    <w:rsid w:val="00823073"/>
    <w:rsid w:val="00827691"/>
    <w:rsid w:val="00841C80"/>
    <w:rsid w:val="0085058F"/>
    <w:rsid w:val="00851796"/>
    <w:rsid w:val="008544D3"/>
    <w:rsid w:val="00854B6B"/>
    <w:rsid w:val="00856227"/>
    <w:rsid w:val="00862F41"/>
    <w:rsid w:val="00885C2D"/>
    <w:rsid w:val="008B30BA"/>
    <w:rsid w:val="008C3DA2"/>
    <w:rsid w:val="008C6515"/>
    <w:rsid w:val="008C7CA3"/>
    <w:rsid w:val="008E44D9"/>
    <w:rsid w:val="008F28A5"/>
    <w:rsid w:val="0092507A"/>
    <w:rsid w:val="00933F5C"/>
    <w:rsid w:val="00940365"/>
    <w:rsid w:val="00945311"/>
    <w:rsid w:val="009469EF"/>
    <w:rsid w:val="0096366D"/>
    <w:rsid w:val="00973229"/>
    <w:rsid w:val="00974A91"/>
    <w:rsid w:val="009765DF"/>
    <w:rsid w:val="00995195"/>
    <w:rsid w:val="009A72A9"/>
    <w:rsid w:val="009B21EC"/>
    <w:rsid w:val="009B6C53"/>
    <w:rsid w:val="009C231A"/>
    <w:rsid w:val="009C29DA"/>
    <w:rsid w:val="009C63F4"/>
    <w:rsid w:val="009C7E0C"/>
    <w:rsid w:val="009D2A1D"/>
    <w:rsid w:val="009D57E6"/>
    <w:rsid w:val="009F208F"/>
    <w:rsid w:val="00A11B1F"/>
    <w:rsid w:val="00A12D3B"/>
    <w:rsid w:val="00A16257"/>
    <w:rsid w:val="00A30135"/>
    <w:rsid w:val="00A314A5"/>
    <w:rsid w:val="00A34DC9"/>
    <w:rsid w:val="00A41AC3"/>
    <w:rsid w:val="00A5615E"/>
    <w:rsid w:val="00A608D1"/>
    <w:rsid w:val="00A62B87"/>
    <w:rsid w:val="00A65F9E"/>
    <w:rsid w:val="00AB0215"/>
    <w:rsid w:val="00AC30E0"/>
    <w:rsid w:val="00B020F6"/>
    <w:rsid w:val="00B251A1"/>
    <w:rsid w:val="00B27C65"/>
    <w:rsid w:val="00B3373B"/>
    <w:rsid w:val="00B46591"/>
    <w:rsid w:val="00B60D3E"/>
    <w:rsid w:val="00B624FF"/>
    <w:rsid w:val="00B74721"/>
    <w:rsid w:val="00B92446"/>
    <w:rsid w:val="00B95D70"/>
    <w:rsid w:val="00B97BF8"/>
    <w:rsid w:val="00BB29E2"/>
    <w:rsid w:val="00BC2CCF"/>
    <w:rsid w:val="00BC47BA"/>
    <w:rsid w:val="00BD660A"/>
    <w:rsid w:val="00BE0460"/>
    <w:rsid w:val="00BF24D4"/>
    <w:rsid w:val="00C05295"/>
    <w:rsid w:val="00C06A98"/>
    <w:rsid w:val="00C53562"/>
    <w:rsid w:val="00C5597C"/>
    <w:rsid w:val="00C56755"/>
    <w:rsid w:val="00C7200C"/>
    <w:rsid w:val="00C939B3"/>
    <w:rsid w:val="00CA36DB"/>
    <w:rsid w:val="00CB12EF"/>
    <w:rsid w:val="00CB1462"/>
    <w:rsid w:val="00CD2DEA"/>
    <w:rsid w:val="00CE332F"/>
    <w:rsid w:val="00CE5A95"/>
    <w:rsid w:val="00CE7214"/>
    <w:rsid w:val="00D01F53"/>
    <w:rsid w:val="00D11798"/>
    <w:rsid w:val="00D26E72"/>
    <w:rsid w:val="00D37A8B"/>
    <w:rsid w:val="00D46FFF"/>
    <w:rsid w:val="00D532AF"/>
    <w:rsid w:val="00D560D7"/>
    <w:rsid w:val="00D62F0C"/>
    <w:rsid w:val="00D73D8C"/>
    <w:rsid w:val="00D830BE"/>
    <w:rsid w:val="00D8490A"/>
    <w:rsid w:val="00D92CB1"/>
    <w:rsid w:val="00D94115"/>
    <w:rsid w:val="00DA0BBC"/>
    <w:rsid w:val="00DA3E1E"/>
    <w:rsid w:val="00DA6E7D"/>
    <w:rsid w:val="00DB312C"/>
    <w:rsid w:val="00DD0D84"/>
    <w:rsid w:val="00DE4A12"/>
    <w:rsid w:val="00DF613F"/>
    <w:rsid w:val="00E0394A"/>
    <w:rsid w:val="00E3284B"/>
    <w:rsid w:val="00E46F2B"/>
    <w:rsid w:val="00E4705A"/>
    <w:rsid w:val="00E54B53"/>
    <w:rsid w:val="00E562B3"/>
    <w:rsid w:val="00E5689E"/>
    <w:rsid w:val="00EC7F93"/>
    <w:rsid w:val="00ED514F"/>
    <w:rsid w:val="00ED64A6"/>
    <w:rsid w:val="00EF2FE0"/>
    <w:rsid w:val="00F01E35"/>
    <w:rsid w:val="00F03FC7"/>
    <w:rsid w:val="00F3060B"/>
    <w:rsid w:val="00F3254E"/>
    <w:rsid w:val="00F345FA"/>
    <w:rsid w:val="00F52378"/>
    <w:rsid w:val="00F55491"/>
    <w:rsid w:val="00F60F86"/>
    <w:rsid w:val="00F701E3"/>
    <w:rsid w:val="00F72877"/>
    <w:rsid w:val="00F75D8B"/>
    <w:rsid w:val="00F90728"/>
    <w:rsid w:val="00F96D4A"/>
    <w:rsid w:val="00FA187B"/>
    <w:rsid w:val="00FA6747"/>
    <w:rsid w:val="00FB327F"/>
    <w:rsid w:val="00FE24E1"/>
    <w:rsid w:val="00FF32A6"/>
    <w:rsid w:val="00FF43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0BE18"/>
  <w15:chartTrackingRefBased/>
  <w15:docId w15:val="{85F72333-D6BB-42D6-8213-E5435252C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03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03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403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03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03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03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03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03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03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3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403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403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03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03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03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03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03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0365"/>
    <w:rPr>
      <w:rFonts w:eastAsiaTheme="majorEastAsia" w:cstheme="majorBidi"/>
      <w:color w:val="272727" w:themeColor="text1" w:themeTint="D8"/>
    </w:rPr>
  </w:style>
  <w:style w:type="paragraph" w:styleId="Title">
    <w:name w:val="Title"/>
    <w:basedOn w:val="Normal"/>
    <w:next w:val="Normal"/>
    <w:link w:val="TitleChar"/>
    <w:uiPriority w:val="10"/>
    <w:qFormat/>
    <w:rsid w:val="009403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03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03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03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0365"/>
    <w:pPr>
      <w:spacing w:before="160"/>
      <w:jc w:val="center"/>
    </w:pPr>
    <w:rPr>
      <w:i/>
      <w:iCs/>
      <w:color w:val="404040" w:themeColor="text1" w:themeTint="BF"/>
    </w:rPr>
  </w:style>
  <w:style w:type="character" w:customStyle="1" w:styleId="QuoteChar">
    <w:name w:val="Quote Char"/>
    <w:basedOn w:val="DefaultParagraphFont"/>
    <w:link w:val="Quote"/>
    <w:uiPriority w:val="29"/>
    <w:rsid w:val="00940365"/>
    <w:rPr>
      <w:i/>
      <w:iCs/>
      <w:color w:val="404040" w:themeColor="text1" w:themeTint="BF"/>
    </w:rPr>
  </w:style>
  <w:style w:type="paragraph" w:styleId="ListParagraph">
    <w:name w:val="List Paragraph"/>
    <w:basedOn w:val="Normal"/>
    <w:uiPriority w:val="34"/>
    <w:qFormat/>
    <w:rsid w:val="00940365"/>
    <w:pPr>
      <w:ind w:left="720"/>
      <w:contextualSpacing/>
    </w:pPr>
  </w:style>
  <w:style w:type="character" w:styleId="IntenseEmphasis">
    <w:name w:val="Intense Emphasis"/>
    <w:basedOn w:val="DefaultParagraphFont"/>
    <w:uiPriority w:val="21"/>
    <w:qFormat/>
    <w:rsid w:val="00940365"/>
    <w:rPr>
      <w:i/>
      <w:iCs/>
      <w:color w:val="0F4761" w:themeColor="accent1" w:themeShade="BF"/>
    </w:rPr>
  </w:style>
  <w:style w:type="paragraph" w:styleId="IntenseQuote">
    <w:name w:val="Intense Quote"/>
    <w:basedOn w:val="Normal"/>
    <w:next w:val="Normal"/>
    <w:link w:val="IntenseQuoteChar"/>
    <w:uiPriority w:val="30"/>
    <w:qFormat/>
    <w:rsid w:val="009403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0365"/>
    <w:rPr>
      <w:i/>
      <w:iCs/>
      <w:color w:val="0F4761" w:themeColor="accent1" w:themeShade="BF"/>
    </w:rPr>
  </w:style>
  <w:style w:type="character" w:styleId="IntenseReference">
    <w:name w:val="Intense Reference"/>
    <w:basedOn w:val="DefaultParagraphFont"/>
    <w:uiPriority w:val="32"/>
    <w:qFormat/>
    <w:rsid w:val="00940365"/>
    <w:rPr>
      <w:b/>
      <w:bCs/>
      <w:smallCaps/>
      <w:color w:val="0F4761" w:themeColor="accent1" w:themeShade="BF"/>
      <w:spacing w:val="5"/>
    </w:rPr>
  </w:style>
  <w:style w:type="character" w:styleId="CommentReference">
    <w:name w:val="annotation reference"/>
    <w:basedOn w:val="DefaultParagraphFont"/>
    <w:uiPriority w:val="99"/>
    <w:semiHidden/>
    <w:unhideWhenUsed/>
    <w:rsid w:val="000750D3"/>
    <w:rPr>
      <w:sz w:val="16"/>
      <w:szCs w:val="16"/>
    </w:rPr>
  </w:style>
  <w:style w:type="paragraph" w:styleId="CommentText">
    <w:name w:val="annotation text"/>
    <w:basedOn w:val="Normal"/>
    <w:link w:val="CommentTextChar"/>
    <w:uiPriority w:val="99"/>
    <w:unhideWhenUsed/>
    <w:rsid w:val="000750D3"/>
    <w:pPr>
      <w:spacing w:line="240" w:lineRule="auto"/>
    </w:pPr>
    <w:rPr>
      <w:sz w:val="20"/>
      <w:szCs w:val="20"/>
    </w:rPr>
  </w:style>
  <w:style w:type="character" w:customStyle="1" w:styleId="CommentTextChar">
    <w:name w:val="Comment Text Char"/>
    <w:basedOn w:val="DefaultParagraphFont"/>
    <w:link w:val="CommentText"/>
    <w:uiPriority w:val="99"/>
    <w:rsid w:val="000750D3"/>
    <w:rPr>
      <w:sz w:val="20"/>
      <w:szCs w:val="20"/>
    </w:rPr>
  </w:style>
  <w:style w:type="paragraph" w:styleId="CommentSubject">
    <w:name w:val="annotation subject"/>
    <w:basedOn w:val="CommentText"/>
    <w:next w:val="CommentText"/>
    <w:link w:val="CommentSubjectChar"/>
    <w:uiPriority w:val="99"/>
    <w:semiHidden/>
    <w:unhideWhenUsed/>
    <w:rsid w:val="000750D3"/>
    <w:rPr>
      <w:b/>
      <w:bCs/>
    </w:rPr>
  </w:style>
  <w:style w:type="character" w:customStyle="1" w:styleId="CommentSubjectChar">
    <w:name w:val="Comment Subject Char"/>
    <w:basedOn w:val="CommentTextChar"/>
    <w:link w:val="CommentSubject"/>
    <w:uiPriority w:val="99"/>
    <w:semiHidden/>
    <w:rsid w:val="000750D3"/>
    <w:rPr>
      <w:b/>
      <w:bCs/>
      <w:sz w:val="20"/>
      <w:szCs w:val="20"/>
    </w:rPr>
  </w:style>
  <w:style w:type="character" w:styleId="Hyperlink">
    <w:name w:val="Hyperlink"/>
    <w:basedOn w:val="DefaultParagraphFont"/>
    <w:uiPriority w:val="99"/>
    <w:unhideWhenUsed/>
    <w:rsid w:val="000750D3"/>
    <w:rPr>
      <w:color w:val="467886" w:themeColor="hyperlink"/>
      <w:u w:val="single"/>
    </w:rPr>
  </w:style>
  <w:style w:type="character" w:styleId="UnresolvedMention">
    <w:name w:val="Unresolved Mention"/>
    <w:basedOn w:val="DefaultParagraphFont"/>
    <w:uiPriority w:val="99"/>
    <w:semiHidden/>
    <w:unhideWhenUsed/>
    <w:rsid w:val="000750D3"/>
    <w:rPr>
      <w:color w:val="605E5C"/>
      <w:shd w:val="clear" w:color="auto" w:fill="E1DFDD"/>
    </w:rPr>
  </w:style>
  <w:style w:type="paragraph" w:styleId="Revision">
    <w:name w:val="Revision"/>
    <w:hidden/>
    <w:uiPriority w:val="99"/>
    <w:semiHidden/>
    <w:rsid w:val="0096366D"/>
    <w:pPr>
      <w:spacing w:after="0" w:line="240" w:lineRule="auto"/>
    </w:pPr>
  </w:style>
  <w:style w:type="paragraph" w:customStyle="1" w:styleId="EndNoteBibliographyTitle">
    <w:name w:val="EndNote Bibliography Title"/>
    <w:basedOn w:val="Normal"/>
    <w:link w:val="EndNoteBibliographyTitleChar"/>
    <w:rsid w:val="00A5615E"/>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A5615E"/>
    <w:rPr>
      <w:rFonts w:ascii="Aptos" w:hAnsi="Aptos"/>
      <w:lang w:val="en-US"/>
    </w:rPr>
  </w:style>
  <w:style w:type="paragraph" w:customStyle="1" w:styleId="EndNoteBibliography">
    <w:name w:val="EndNote Bibliography"/>
    <w:basedOn w:val="Normal"/>
    <w:link w:val="EndNoteBibliographyChar"/>
    <w:rsid w:val="00A5615E"/>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A5615E"/>
    <w:rPr>
      <w:rFonts w:ascii="Aptos" w:hAnsi="Apto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lewis@soton.ac.uk"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FC5E4D93F13B7429B2408589F74101A" ma:contentTypeVersion="21" ma:contentTypeDescription="Create a new document." ma:contentTypeScope="" ma:versionID="a679fbfd17f4fa8766e50d4486211b85">
  <xsd:schema xmlns:xsd="http://www.w3.org/2001/XMLSchema" xmlns:xs="http://www.w3.org/2001/XMLSchema" xmlns:p="http://schemas.microsoft.com/office/2006/metadata/properties" xmlns:ns1="http://schemas.microsoft.com/sharepoint/v3" xmlns:ns3="5a052ba8-723e-445f-8805-50562c4c37b8" xmlns:ns4="aa5bd11e-de04-48af-a54d-4e1a598e5753" targetNamespace="http://schemas.microsoft.com/office/2006/metadata/properties" ma:root="true" ma:fieldsID="297a3d3e4c2a26f01a6f838f6fa4f44a" ns1:_="" ns3:_="" ns4:_="">
    <xsd:import namespace="http://schemas.microsoft.com/sharepoint/v3"/>
    <xsd:import namespace="5a052ba8-723e-445f-8805-50562c4c37b8"/>
    <xsd:import namespace="aa5bd11e-de04-48af-a54d-4e1a598e575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element ref="ns3:MediaLengthInSeconds" minOccurs="0"/>
                <xsd:element ref="ns3:_activity" minOccurs="0"/>
                <xsd:element ref="ns3:MediaServiceObjectDetectorVersions" minOccurs="0"/>
                <xsd:element ref="ns3:MediaServiceSystemTags" minOccurs="0"/>
                <xsd:element ref="ns3:MediaServiceSearchProperties" minOccurs="0"/>
                <xsd:element ref="ns1:_ip_UnifiedCompliancePolicyProperties" minOccurs="0"/>
                <xsd:element ref="ns1:_ip_UnifiedCompliancePolicyUIAction"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6" nillable="true" ma:displayName="Unified Compliance Policy Properties" ma:hidden="true" ma:internalName="_ip_UnifiedCompliancePolicyProperties">
      <xsd:simpleType>
        <xsd:restriction base="dms:Note"/>
      </xsd:simpleType>
    </xsd:element>
    <xsd:element name="_ip_UnifiedCompliancePolicyUIAction" ma:index="2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052ba8-723e-445f-8805-50562c4c37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8"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a5bd11e-de04-48af-a54d-4e1a598e575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5a052ba8-723e-445f-8805-50562c4c37b8" xsi:nil="true"/>
  </documentManagement>
</p:properties>
</file>

<file path=customXml/itemProps1.xml><?xml version="1.0" encoding="utf-8"?>
<ds:datastoreItem xmlns:ds="http://schemas.openxmlformats.org/officeDocument/2006/customXml" ds:itemID="{6CDDD506-DF76-4F7C-BBD8-AA8E26DB10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a052ba8-723e-445f-8805-50562c4c37b8"/>
    <ds:schemaRef ds:uri="aa5bd11e-de04-48af-a54d-4e1a598e57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C6AD616-2F3F-4F72-9803-878410D89D5D}">
  <ds:schemaRefs>
    <ds:schemaRef ds:uri="http://schemas.microsoft.com/sharepoint/v3/contenttype/forms"/>
  </ds:schemaRefs>
</ds:datastoreItem>
</file>

<file path=customXml/itemProps3.xml><?xml version="1.0" encoding="utf-8"?>
<ds:datastoreItem xmlns:ds="http://schemas.openxmlformats.org/officeDocument/2006/customXml" ds:itemID="{A9587D50-7F4F-4756-92BD-32DF8AE1F771}">
  <ds:schemaRefs>
    <ds:schemaRef ds:uri="http://schemas.microsoft.com/office/2006/metadata/properties"/>
    <ds:schemaRef ds:uri="http://schemas.microsoft.com/office/infopath/2007/PartnerControls"/>
    <ds:schemaRef ds:uri="http://schemas.microsoft.com/sharepoint/v3"/>
    <ds:schemaRef ds:uri="5a052ba8-723e-445f-8805-50562c4c37b8"/>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792</Words>
  <Characters>16976</Characters>
  <Application>Microsoft Office Word</Application>
  <DocSecurity>0</DocSecurity>
  <Lines>314</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Lewis</dc:creator>
  <cp:keywords/>
  <dc:description/>
  <cp:lastModifiedBy>Nathan Healey</cp:lastModifiedBy>
  <cp:revision>3</cp:revision>
  <dcterms:created xsi:type="dcterms:W3CDTF">2026-02-12T08:50:00Z</dcterms:created>
  <dcterms:modified xsi:type="dcterms:W3CDTF">2026-03-0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C5E4D93F13B7429B2408589F74101A</vt:lpwstr>
  </property>
</Properties>
</file>